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3644" w:rsidRDefault="00014135" w:rsidP="00014135">
      <w:pPr>
        <w:jc w:val="center"/>
        <w:rPr>
          <w:b/>
          <w:sz w:val="26"/>
          <w:szCs w:val="26"/>
        </w:rPr>
      </w:pPr>
      <w:r w:rsidRPr="00463644">
        <w:rPr>
          <w:b/>
          <w:sz w:val="26"/>
          <w:szCs w:val="26"/>
          <w:lang w:val="id-ID"/>
        </w:rPr>
        <w:t>PEN</w:t>
      </w:r>
      <w:r w:rsidRPr="00463644">
        <w:rPr>
          <w:b/>
          <w:sz w:val="26"/>
          <w:szCs w:val="26"/>
        </w:rPr>
        <w:t>INGKATAN KREATI</w:t>
      </w:r>
      <w:r w:rsidRPr="00463644">
        <w:rPr>
          <w:b/>
          <w:sz w:val="26"/>
          <w:szCs w:val="26"/>
          <w:lang w:val="id-ID"/>
        </w:rPr>
        <w:t>V</w:t>
      </w:r>
      <w:r w:rsidRPr="00463644">
        <w:rPr>
          <w:b/>
          <w:sz w:val="26"/>
          <w:szCs w:val="26"/>
        </w:rPr>
        <w:t xml:space="preserve">ITAS </w:t>
      </w:r>
      <w:r w:rsidRPr="00463644">
        <w:rPr>
          <w:b/>
          <w:sz w:val="26"/>
          <w:szCs w:val="26"/>
          <w:lang w:val="id-ID"/>
        </w:rPr>
        <w:t>PESERTA DIDIK</w:t>
      </w:r>
      <w:r w:rsidRPr="00463644">
        <w:rPr>
          <w:b/>
          <w:sz w:val="26"/>
          <w:szCs w:val="26"/>
        </w:rPr>
        <w:t xml:space="preserve"> MELALUI MEDIA TALI PADA KEGIATAN</w:t>
      </w:r>
    </w:p>
    <w:p w:rsidR="00463644" w:rsidRDefault="00014135" w:rsidP="00014135">
      <w:pPr>
        <w:jc w:val="center"/>
        <w:rPr>
          <w:b/>
          <w:sz w:val="26"/>
          <w:szCs w:val="26"/>
        </w:rPr>
      </w:pPr>
      <w:r w:rsidRPr="00463644">
        <w:rPr>
          <w:b/>
          <w:sz w:val="26"/>
          <w:szCs w:val="26"/>
        </w:rPr>
        <w:t xml:space="preserve"> EKSTRA</w:t>
      </w:r>
      <w:r w:rsidRPr="00463644">
        <w:rPr>
          <w:b/>
          <w:sz w:val="26"/>
          <w:szCs w:val="26"/>
          <w:lang w:val="id-ID"/>
        </w:rPr>
        <w:t xml:space="preserve"> </w:t>
      </w:r>
      <w:r w:rsidRPr="00463644">
        <w:rPr>
          <w:b/>
          <w:sz w:val="26"/>
          <w:szCs w:val="26"/>
        </w:rPr>
        <w:t>KU</w:t>
      </w:r>
      <w:r w:rsidRPr="00463644">
        <w:rPr>
          <w:b/>
          <w:sz w:val="26"/>
          <w:szCs w:val="26"/>
          <w:lang w:val="id-ID"/>
        </w:rPr>
        <w:t>R</w:t>
      </w:r>
      <w:r w:rsidRPr="00463644">
        <w:rPr>
          <w:b/>
          <w:sz w:val="26"/>
          <w:szCs w:val="26"/>
        </w:rPr>
        <w:t>IKULER PRAMUKA</w:t>
      </w:r>
    </w:p>
    <w:p w:rsidR="00014135" w:rsidRPr="00463644" w:rsidRDefault="00014135" w:rsidP="00014135">
      <w:pPr>
        <w:jc w:val="center"/>
        <w:rPr>
          <w:b/>
          <w:sz w:val="26"/>
          <w:szCs w:val="26"/>
          <w:lang w:val="id-ID"/>
        </w:rPr>
      </w:pPr>
      <w:r w:rsidRPr="00463644">
        <w:rPr>
          <w:b/>
          <w:sz w:val="26"/>
          <w:szCs w:val="26"/>
        </w:rPr>
        <w:t xml:space="preserve"> DI MI AL</w:t>
      </w:r>
      <w:r w:rsidRPr="00463644">
        <w:rPr>
          <w:b/>
          <w:sz w:val="26"/>
          <w:szCs w:val="26"/>
          <w:lang w:val="id-ID"/>
        </w:rPr>
        <w:t>-</w:t>
      </w:r>
      <w:r w:rsidRPr="00463644">
        <w:rPr>
          <w:b/>
          <w:sz w:val="26"/>
          <w:szCs w:val="26"/>
        </w:rPr>
        <w:t>IKHLASH SURABAYA</w:t>
      </w:r>
    </w:p>
    <w:p w:rsidR="00014135" w:rsidRPr="00EC2B82" w:rsidRDefault="00014135" w:rsidP="00014135">
      <w:pPr>
        <w:jc w:val="center"/>
      </w:pPr>
    </w:p>
    <w:p w:rsidR="00014135" w:rsidRPr="00EC2B82" w:rsidRDefault="00014135" w:rsidP="00014135">
      <w:pPr>
        <w:jc w:val="center"/>
        <w:rPr>
          <w:lang w:val="id-ID"/>
        </w:rPr>
      </w:pPr>
      <w:r w:rsidRPr="00EC2B82">
        <w:rPr>
          <w:lang w:val="id-ID"/>
        </w:rPr>
        <w:t>Taseman</w:t>
      </w:r>
      <w:r w:rsidRPr="00EC2B82">
        <w:t>*</w:t>
      </w:r>
      <w:r w:rsidR="006305A8">
        <w:t xml:space="preserve">, </w:t>
      </w:r>
      <w:r w:rsidRPr="00EC2B82">
        <w:rPr>
          <w:lang w:val="id-ID"/>
        </w:rPr>
        <w:t>Muhammad Ali Doflir*</w:t>
      </w:r>
      <w:r w:rsidR="006305A8">
        <w:t xml:space="preserve">. </w:t>
      </w:r>
      <w:r w:rsidRPr="00EC2B82">
        <w:t>Novia Ayu Rua Indah</w:t>
      </w:r>
      <w:r w:rsidRPr="00EC2B82">
        <w:rPr>
          <w:lang w:val="id-ID"/>
        </w:rPr>
        <w:t>*</w:t>
      </w:r>
    </w:p>
    <w:p w:rsidR="00014135" w:rsidRPr="00EC2B82" w:rsidRDefault="00014135" w:rsidP="00014135">
      <w:pPr>
        <w:jc w:val="center"/>
        <w:rPr>
          <w:sz w:val="20"/>
          <w:szCs w:val="20"/>
          <w:lang w:val="id-ID"/>
        </w:rPr>
      </w:pPr>
      <w:r w:rsidRPr="00EC2B82">
        <w:rPr>
          <w:sz w:val="20"/>
          <w:szCs w:val="20"/>
          <w:lang w:val="id-ID"/>
        </w:rPr>
        <w:t>*</w:t>
      </w:r>
      <w:r w:rsidR="006305A8" w:rsidRPr="00EC2B82">
        <w:rPr>
          <w:sz w:val="20"/>
          <w:szCs w:val="20"/>
        </w:rPr>
        <w:t>IAI</w:t>
      </w:r>
      <w:r w:rsidR="006305A8" w:rsidRPr="00EC2B82">
        <w:rPr>
          <w:sz w:val="20"/>
          <w:szCs w:val="20"/>
          <w:lang w:val="id-ID"/>
        </w:rPr>
        <w:t xml:space="preserve"> AL KHOZINY BUDURAN SIDOARJO, INDONESIA</w:t>
      </w:r>
    </w:p>
    <w:p w:rsidR="00014135" w:rsidRPr="00EC2B82" w:rsidRDefault="00014135" w:rsidP="00014135">
      <w:pPr>
        <w:jc w:val="center"/>
        <w:rPr>
          <w:rStyle w:val="Hyperlink"/>
          <w:sz w:val="20"/>
          <w:szCs w:val="20"/>
          <w:lang w:val="id-ID"/>
        </w:rPr>
      </w:pPr>
      <w:r w:rsidRPr="00EC2B82">
        <w:rPr>
          <w:sz w:val="20"/>
          <w:szCs w:val="20"/>
        </w:rPr>
        <w:t xml:space="preserve">email: </w:t>
      </w:r>
      <w:r w:rsidRPr="00EC2B82">
        <w:rPr>
          <w:sz w:val="20"/>
          <w:szCs w:val="20"/>
          <w:lang w:val="id-ID"/>
        </w:rPr>
        <w:t>tasemanpgmi@gmail.com</w:t>
      </w:r>
    </w:p>
    <w:p w:rsidR="00014135" w:rsidRPr="00EC2B82" w:rsidRDefault="00014135" w:rsidP="00014135">
      <w:pPr>
        <w:jc w:val="both"/>
        <w:rPr>
          <w:sz w:val="20"/>
          <w:szCs w:val="20"/>
        </w:rPr>
      </w:pPr>
    </w:p>
    <w:p w:rsidR="00014135" w:rsidRPr="00250A20" w:rsidRDefault="000F6F42" w:rsidP="00014135">
      <w:pPr>
        <w:jc w:val="both"/>
        <w:rPr>
          <w:i/>
          <w:sz w:val="20"/>
          <w:szCs w:val="20"/>
        </w:rPr>
      </w:pPr>
      <w:r w:rsidRPr="00250A20">
        <w:rPr>
          <w:b/>
          <w:bCs/>
          <w:i/>
          <w:sz w:val="20"/>
          <w:szCs w:val="20"/>
        </w:rPr>
        <w:t>A</w:t>
      </w:r>
      <w:r w:rsidR="00014135" w:rsidRPr="00250A20">
        <w:rPr>
          <w:b/>
          <w:bCs/>
          <w:i/>
          <w:sz w:val="20"/>
          <w:szCs w:val="20"/>
          <w:lang w:val="id-ID"/>
        </w:rPr>
        <w:t>bstrac</w:t>
      </w:r>
      <w:r w:rsidR="006305A8" w:rsidRPr="00250A20">
        <w:rPr>
          <w:b/>
          <w:bCs/>
          <w:i/>
          <w:sz w:val="20"/>
          <w:szCs w:val="20"/>
        </w:rPr>
        <w:t>t</w:t>
      </w:r>
      <w:r w:rsidR="00014135" w:rsidRPr="00250A20">
        <w:rPr>
          <w:b/>
          <w:bCs/>
          <w:i/>
          <w:sz w:val="20"/>
          <w:szCs w:val="20"/>
          <w:lang w:val="id-ID"/>
        </w:rPr>
        <w:t>:</w:t>
      </w:r>
      <w:r w:rsidR="00014135" w:rsidRPr="00250A20">
        <w:rPr>
          <w:i/>
          <w:sz w:val="20"/>
          <w:szCs w:val="20"/>
          <w:lang w:val="id-ID"/>
        </w:rPr>
        <w:t xml:space="preserve"> </w:t>
      </w:r>
      <w:r w:rsidR="00014135" w:rsidRPr="00250A20">
        <w:rPr>
          <w:i/>
          <w:sz w:val="20"/>
          <w:szCs w:val="20"/>
        </w:rPr>
        <w:t>Each student's creativity needs to be developed and sharpened so that they are increasingly trained. A lot of creativity can be created from the objects around us, examples of the development of creativity are scouting exercises, in our scouts we are also taught how to use items that are not used. And these goods have a sale value. Like a rope, the material in scouting is called rigging, and in teaching scouting there are many obstacles that must be overcome professionally. Like the coach who suddenly had an activity so he could not fill the material on that day. We as coaches must be agile in dealing with such problems. Moreover, during the rainy season and anti-body students are low. Then it can trigger a decline in health. Scouts also don't always teach the material, in scouts we are also taught to be students of good character, and to be students who are based on the Dasa Dharma. Creativity and noble character is one of the goals of scout education at MI Al-Ihklash Surabaya</w:t>
      </w:r>
      <w:r w:rsidR="00014135" w:rsidRPr="00250A20">
        <w:rPr>
          <w:i/>
          <w:sz w:val="20"/>
          <w:szCs w:val="20"/>
          <w:lang w:val="en"/>
        </w:rPr>
        <w:t>.</w:t>
      </w:r>
    </w:p>
    <w:p w:rsidR="00014135" w:rsidRPr="00250A20" w:rsidRDefault="00014135" w:rsidP="00014135">
      <w:pPr>
        <w:pStyle w:val="HTMLPreformatted"/>
        <w:rPr>
          <w:rFonts w:ascii="Times New Roman" w:hAnsi="Times New Roman" w:cs="Times New Roman"/>
          <w:i/>
        </w:rPr>
      </w:pPr>
      <w:r w:rsidRPr="00250A20">
        <w:rPr>
          <w:rFonts w:ascii="Times New Roman" w:hAnsi="Times New Roman" w:cs="Times New Roman"/>
          <w:i/>
          <w:lang w:val="id-ID"/>
        </w:rPr>
        <w:t xml:space="preserve">Keyword: </w:t>
      </w:r>
      <w:r w:rsidRPr="00250A20">
        <w:rPr>
          <w:rFonts w:ascii="Times New Roman" w:hAnsi="Times New Roman" w:cs="Times New Roman"/>
          <w:i/>
        </w:rPr>
        <w:t>boost, creativity, rope, scout</w:t>
      </w:r>
    </w:p>
    <w:p w:rsidR="00014135" w:rsidRPr="0053000E" w:rsidRDefault="00014135" w:rsidP="00014135">
      <w:pPr>
        <w:jc w:val="both"/>
        <w:rPr>
          <w:sz w:val="20"/>
          <w:szCs w:val="20"/>
        </w:rPr>
      </w:pPr>
      <w:r w:rsidRPr="0053000E">
        <w:rPr>
          <w:noProof/>
        </w:rPr>
        <mc:AlternateContent>
          <mc:Choice Requires="wps">
            <w:drawing>
              <wp:anchor distT="0" distB="0" distL="114300" distR="114300" simplePos="0" relativeHeight="251838464" behindDoc="0" locked="0" layoutInCell="1" allowOverlap="1" wp14:anchorId="6B1B851B" wp14:editId="19CE49D5">
                <wp:simplePos x="0" y="0"/>
                <wp:positionH relativeFrom="column">
                  <wp:posOffset>-1270</wp:posOffset>
                </wp:positionH>
                <wp:positionV relativeFrom="paragraph">
                  <wp:posOffset>43815</wp:posOffset>
                </wp:positionV>
                <wp:extent cx="4207510" cy="0"/>
                <wp:effectExtent l="5080" t="10160" r="6985" b="889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0751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D86299" id="_x0000_t32" coordsize="21600,21600" o:spt="32" o:oned="t" path="m,l21600,21600e" filled="f">
                <v:path arrowok="t" fillok="f" o:connecttype="none"/>
                <o:lock v:ext="edit" shapetype="t"/>
              </v:shapetype>
              <v:shape id="AutoShape 2" o:spid="_x0000_s1026" type="#_x0000_t32" style="position:absolute;margin-left:-.1pt;margin-top:3.45pt;width:331.3pt;height:0;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" strokeweight=".25pt"/>
            </w:pict>
          </mc:Fallback>
        </mc:AlternateContent>
      </w:r>
    </w:p>
    <w:p w:rsidR="00014135" w:rsidRPr="004909FE" w:rsidRDefault="00014135" w:rsidP="00014135">
      <w:pPr>
        <w:jc w:val="both"/>
        <w:rPr>
          <w:sz w:val="20"/>
          <w:szCs w:val="20"/>
        </w:rPr>
      </w:pPr>
      <w:r w:rsidRPr="00250A20">
        <w:rPr>
          <w:b/>
          <w:bCs/>
          <w:sz w:val="20"/>
          <w:szCs w:val="20"/>
        </w:rPr>
        <w:t>Abstrak:</w:t>
      </w:r>
      <w:r w:rsidRPr="004909FE">
        <w:rPr>
          <w:sz w:val="20"/>
          <w:szCs w:val="20"/>
        </w:rPr>
        <w:t xml:space="preserve"> Kreatifitas setiap peserta didik perlu dikembangkan dan asah agar semakin terlatih. Banyak kreatifitas yang dapat diciptakan </w:t>
      </w:r>
      <w:r>
        <w:rPr>
          <w:sz w:val="20"/>
          <w:szCs w:val="20"/>
        </w:rPr>
        <w:t>dari benda di sekeliling kita</w:t>
      </w:r>
      <w:r>
        <w:rPr>
          <w:sz w:val="20"/>
          <w:szCs w:val="20"/>
          <w:lang w:val="id-ID"/>
        </w:rPr>
        <w:t>, c</w:t>
      </w:r>
      <w:r w:rsidRPr="004909FE">
        <w:rPr>
          <w:sz w:val="20"/>
          <w:szCs w:val="20"/>
        </w:rPr>
        <w:t>ontoh pengembangan kreatifit</w:t>
      </w:r>
      <w:r>
        <w:rPr>
          <w:sz w:val="20"/>
          <w:szCs w:val="20"/>
        </w:rPr>
        <w:t>as adalah latihan kepramukaan</w:t>
      </w:r>
      <w:r>
        <w:rPr>
          <w:sz w:val="20"/>
          <w:szCs w:val="20"/>
          <w:lang w:val="id-ID"/>
        </w:rPr>
        <w:t>, d</w:t>
      </w:r>
      <w:r w:rsidRPr="004909FE">
        <w:rPr>
          <w:sz w:val="20"/>
          <w:szCs w:val="20"/>
        </w:rPr>
        <w:t>alam pramuka kita juga di ajarkan bagaimana memanfaatkan barang yang tidak digunakan. Dan barang tersebut memi</w:t>
      </w:r>
      <w:r>
        <w:rPr>
          <w:sz w:val="20"/>
          <w:szCs w:val="20"/>
        </w:rPr>
        <w:t>liki nilai jual. Seperti tali</w:t>
      </w:r>
      <w:r>
        <w:rPr>
          <w:sz w:val="20"/>
          <w:szCs w:val="20"/>
          <w:lang w:val="id-ID"/>
        </w:rPr>
        <w:t>, d</w:t>
      </w:r>
      <w:r w:rsidRPr="004909FE">
        <w:rPr>
          <w:sz w:val="20"/>
          <w:szCs w:val="20"/>
        </w:rPr>
        <w:t>alam materi k</w:t>
      </w:r>
      <w:r>
        <w:rPr>
          <w:sz w:val="20"/>
          <w:szCs w:val="20"/>
        </w:rPr>
        <w:t>epramukaan di sebut dengan tali</w:t>
      </w:r>
      <w:r>
        <w:rPr>
          <w:sz w:val="20"/>
          <w:szCs w:val="20"/>
          <w:lang w:val="id-ID"/>
        </w:rPr>
        <w:t>-</w:t>
      </w:r>
      <w:r>
        <w:rPr>
          <w:sz w:val="20"/>
          <w:szCs w:val="20"/>
        </w:rPr>
        <w:t>temali</w:t>
      </w:r>
      <w:r>
        <w:rPr>
          <w:sz w:val="20"/>
          <w:szCs w:val="20"/>
          <w:lang w:val="id-ID"/>
        </w:rPr>
        <w:t>, d</w:t>
      </w:r>
      <w:r w:rsidRPr="004909FE">
        <w:rPr>
          <w:sz w:val="20"/>
          <w:szCs w:val="20"/>
        </w:rPr>
        <w:t>an dalam mengajarkan kepramukaan banyak sekali hambatan yang harus di atasi secara professional. Seperti Pembina yang mendadak ada kegiatan sehingga tidak dapat mengisi materi pada hari itu. Kita sebagai Pembina harus cekatan dalam menghadapi masalah seperti itu. Terlebih lagi saat musim hujan dan peserta didik anti</w:t>
      </w:r>
      <w:r>
        <w:rPr>
          <w:sz w:val="20"/>
          <w:szCs w:val="20"/>
          <w:lang w:val="id-ID"/>
        </w:rPr>
        <w:t xml:space="preserve"> </w:t>
      </w:r>
      <w:r w:rsidRPr="004909FE">
        <w:rPr>
          <w:sz w:val="20"/>
          <w:szCs w:val="20"/>
        </w:rPr>
        <w:t xml:space="preserve">bodynya rendah. Maka hal tersebut dapat memicu turunnya kesehatan. Pramuka juga </w:t>
      </w:r>
      <w:r>
        <w:rPr>
          <w:sz w:val="20"/>
          <w:szCs w:val="20"/>
        </w:rPr>
        <w:t>tak selalu mengajarkan materi</w:t>
      </w:r>
      <w:r>
        <w:rPr>
          <w:sz w:val="20"/>
          <w:szCs w:val="20"/>
          <w:lang w:val="id-ID"/>
        </w:rPr>
        <w:t>, d</w:t>
      </w:r>
      <w:r w:rsidRPr="004909FE">
        <w:rPr>
          <w:sz w:val="20"/>
          <w:szCs w:val="20"/>
        </w:rPr>
        <w:t>alam pramuka kita juga di ajarkan menjad</w:t>
      </w:r>
      <w:r>
        <w:rPr>
          <w:sz w:val="20"/>
          <w:szCs w:val="20"/>
        </w:rPr>
        <w:t>i siswa yang berkarakter baik</w:t>
      </w:r>
      <w:r>
        <w:rPr>
          <w:sz w:val="20"/>
          <w:szCs w:val="20"/>
          <w:lang w:val="id-ID"/>
        </w:rPr>
        <w:t xml:space="preserve">, serta </w:t>
      </w:r>
      <w:r w:rsidRPr="004909FE">
        <w:rPr>
          <w:sz w:val="20"/>
          <w:szCs w:val="20"/>
        </w:rPr>
        <w:t xml:space="preserve">menjadi siswa yang berdasar pada Dasa Dharma. Berkreatifitas dan berkarakter mulia adalah salah satu tujuan pendidikan pramuka di MI </w:t>
      </w:r>
      <w:r>
        <w:rPr>
          <w:sz w:val="20"/>
          <w:szCs w:val="20"/>
        </w:rPr>
        <w:t>Al</w:t>
      </w:r>
      <w:r>
        <w:rPr>
          <w:sz w:val="20"/>
          <w:szCs w:val="20"/>
          <w:lang w:val="id-ID"/>
        </w:rPr>
        <w:t>-</w:t>
      </w:r>
      <w:r w:rsidRPr="004909FE">
        <w:rPr>
          <w:sz w:val="20"/>
          <w:szCs w:val="20"/>
        </w:rPr>
        <w:t>Ihklash Surabaya.</w:t>
      </w:r>
    </w:p>
    <w:p w:rsidR="00014135" w:rsidRPr="004909FE" w:rsidRDefault="00014135" w:rsidP="00014135">
      <w:pPr>
        <w:jc w:val="both"/>
        <w:rPr>
          <w:sz w:val="20"/>
          <w:szCs w:val="20"/>
          <w:lang w:val="id-ID"/>
        </w:rPr>
      </w:pPr>
      <w:r w:rsidRPr="004909FE">
        <w:rPr>
          <w:noProof/>
          <w:sz w:val="20"/>
          <w:szCs w:val="20"/>
        </w:rPr>
        <mc:AlternateContent>
          <mc:Choice Requires="wps">
            <w:drawing>
              <wp:anchor distT="0" distB="0" distL="114300" distR="114300" simplePos="0" relativeHeight="251840512" behindDoc="0" locked="0" layoutInCell="1" allowOverlap="1" wp14:anchorId="19F32EF2" wp14:editId="215CC718">
                <wp:simplePos x="0" y="0"/>
                <wp:positionH relativeFrom="column">
                  <wp:posOffset>43180</wp:posOffset>
                </wp:positionH>
                <wp:positionV relativeFrom="paragraph">
                  <wp:posOffset>226060</wp:posOffset>
                </wp:positionV>
                <wp:extent cx="819150" cy="635"/>
                <wp:effectExtent l="11430" t="10795" r="7620" b="762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D88AA7" id="AutoShape 4" o:spid="_x0000_s1026" type="#_x0000_t32" style="position:absolute;margin-left:3.4pt;margin-top:17.8pt;width:64.5pt;height:.0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"/>
            </w:pict>
          </mc:Fallback>
        </mc:AlternateContent>
      </w:r>
      <w:r w:rsidRPr="004909FE">
        <w:rPr>
          <w:i/>
          <w:iCs/>
          <w:sz w:val="20"/>
          <w:szCs w:val="20"/>
        </w:rPr>
        <w:t>Kata kunci:</w:t>
      </w:r>
      <w:r w:rsidRPr="004909FE">
        <w:rPr>
          <w:sz w:val="20"/>
          <w:szCs w:val="20"/>
        </w:rPr>
        <w:t xml:space="preserve"> meningkatkan, kreatifitas, tali, pramuka</w:t>
      </w:r>
    </w:p>
    <w:p w:rsidR="00014135" w:rsidRPr="0053000E" w:rsidRDefault="00014135" w:rsidP="00014135">
      <w:pPr>
        <w:jc w:val="both"/>
        <w:rPr>
          <w:i/>
          <w:iCs/>
          <w:sz w:val="20"/>
          <w:szCs w:val="20"/>
        </w:rPr>
      </w:pPr>
      <w:r w:rsidRPr="0053000E">
        <w:rPr>
          <w:noProof/>
        </w:rPr>
        <mc:AlternateContent>
          <mc:Choice Requires="wps">
            <w:drawing>
              <wp:anchor distT="0" distB="0" distL="114300" distR="114300" simplePos="0" relativeHeight="251839488" behindDoc="0" locked="0" layoutInCell="1" allowOverlap="1" wp14:anchorId="7F4E9AA3" wp14:editId="058F64E4">
                <wp:simplePos x="0" y="0"/>
                <wp:positionH relativeFrom="column">
                  <wp:posOffset>-1270</wp:posOffset>
                </wp:positionH>
                <wp:positionV relativeFrom="paragraph">
                  <wp:posOffset>111760</wp:posOffset>
                </wp:positionV>
                <wp:extent cx="3539490" cy="360680"/>
                <wp:effectExtent l="0" t="0" r="3810" b="127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9490" cy="360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305A8" w:rsidRPr="00793220" w:rsidRDefault="006305A8" w:rsidP="00014135">
                            <w:pPr>
                              <w:rPr>
                                <w:sz w:val="20"/>
                                <w:szCs w:val="20"/>
                              </w:rPr>
                            </w:pPr>
                            <w:r>
                              <w:rPr>
                                <w:sz w:val="20"/>
                                <w:szCs w:val="20"/>
                              </w:rPr>
                              <w:t>*</w:t>
                            </w:r>
                            <w:r w:rsidRPr="00C412CC">
                              <w:t xml:space="preserve"> </w:t>
                            </w:r>
                            <w:r w:rsidR="004A4E3F" w:rsidRPr="004A4E3F">
                              <w:rPr>
                                <w:sz w:val="22"/>
                                <w:szCs w:val="22"/>
                              </w:rPr>
                              <w:t xml:space="preserve">Dosen </w:t>
                            </w:r>
                            <w:r w:rsidRPr="004A4E3F">
                              <w:rPr>
                                <w:sz w:val="22"/>
                                <w:szCs w:val="22"/>
                              </w:rPr>
                              <w:t>IAI</w:t>
                            </w:r>
                            <w:r w:rsidRPr="004A4E3F">
                              <w:rPr>
                                <w:sz w:val="22"/>
                                <w:szCs w:val="22"/>
                                <w:lang w:val="id-ID"/>
                              </w:rPr>
                              <w:t xml:space="preserve"> Al Khoziny Buduran Sidoarjo, Indones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4E9AA3" id="_x0000_t202" coordsize="21600,21600" o:spt="202" path="m,l,21600r21600,l21600,xe">
                <v:stroke joinstyle="miter"/>
                <v:path gradientshapeok="t" o:connecttype="rect"/>
              </v:shapetype>
              <v:shape id="Text Box 3" o:spid="_x0000_s1026" type="#_x0000_t202" style="position:absolute;left:0;text-align:left;margin-left:-.1pt;margin-top:8.8pt;width:278.7pt;height:28.4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" stroked="f">
                <v:textbox>
                  <w:txbxContent>
                    <w:p w:rsidR="006305A8" w:rsidRPr="00793220" w:rsidRDefault="006305A8" w:rsidP="00014135">
                      <w:pPr>
                        <w:rPr>
                          <w:sz w:val="20"/>
                          <w:szCs w:val="20"/>
                        </w:rPr>
                      </w:pPr>
                      <w:r>
                        <w:rPr>
                          <w:sz w:val="20"/>
                          <w:szCs w:val="20"/>
                        </w:rPr>
                        <w:t>*</w:t>
                      </w:r>
                      <w:r w:rsidRPr="00C412CC">
                        <w:t xml:space="preserve"> </w:t>
                      </w:r>
                      <w:r w:rsidR="004A4E3F" w:rsidRPr="004A4E3F">
                        <w:rPr>
                          <w:sz w:val="22"/>
                          <w:szCs w:val="22"/>
                        </w:rPr>
                        <w:t xml:space="preserve">Dosen </w:t>
                      </w:r>
                      <w:r w:rsidRPr="004A4E3F">
                        <w:rPr>
                          <w:sz w:val="22"/>
                          <w:szCs w:val="22"/>
                        </w:rPr>
                        <w:t>IAI</w:t>
                      </w:r>
                      <w:r w:rsidRPr="004A4E3F">
                        <w:rPr>
                          <w:sz w:val="22"/>
                          <w:szCs w:val="22"/>
                          <w:lang w:val="id-ID"/>
                        </w:rPr>
                        <w:t xml:space="preserve"> Al Khoziny Buduran Sidoarjo, Indonesia</w:t>
                      </w:r>
                    </w:p>
                  </w:txbxContent>
                </v:textbox>
              </v:shape>
            </w:pict>
          </mc:Fallback>
        </mc:AlternateContent>
      </w:r>
    </w:p>
    <w:p w:rsidR="00014135" w:rsidRPr="0053000E" w:rsidRDefault="00014135" w:rsidP="00014135">
      <w:pPr>
        <w:jc w:val="both"/>
        <w:rPr>
          <w:b/>
          <w:bCs/>
        </w:rPr>
      </w:pPr>
      <w:r w:rsidRPr="0053000E">
        <w:rPr>
          <w:b/>
          <w:bCs/>
        </w:rPr>
        <w:t>PENDAHULUAN</w:t>
      </w:r>
    </w:p>
    <w:p w:rsidR="000F6F42" w:rsidRPr="00AF386A" w:rsidRDefault="000F6F42" w:rsidP="000F6F42">
      <w:pPr>
        <w:jc w:val="both"/>
        <w:rPr>
          <w:b/>
          <w:bCs/>
        </w:rPr>
      </w:pPr>
      <w:r w:rsidRPr="00AF386A">
        <w:rPr>
          <w:b/>
          <w:bCs/>
        </w:rPr>
        <w:lastRenderedPageBreak/>
        <w:t>PENDAHULUAN</w:t>
      </w:r>
    </w:p>
    <w:p w:rsidR="00014135" w:rsidRPr="0053000E" w:rsidRDefault="00014135" w:rsidP="00014135">
      <w:pPr>
        <w:ind w:firstLine="426"/>
        <w:jc w:val="both"/>
        <w:rPr>
          <w:lang w:val="id-ID"/>
        </w:rPr>
      </w:pPr>
      <w:r w:rsidRPr="0053000E">
        <w:t xml:space="preserve">Di era globalisasi </w:t>
      </w:r>
      <w:r>
        <w:rPr>
          <w:lang w:val="id-ID"/>
        </w:rPr>
        <w:t xml:space="preserve">saat ini </w:t>
      </w:r>
      <w:r w:rsidRPr="0053000E">
        <w:t xml:space="preserve">pendidikan merupakan salah satu elemen penting dalam kehidupan manusia. Pendidikan di pandang sebagai salah satu inventasi jangka panjang yang sangat berguna bagi kehidupan manusia di masa yang akan </w:t>
      </w:r>
      <w:r>
        <w:t>dating</w:t>
      </w:r>
      <w:r>
        <w:rPr>
          <w:lang w:val="id-ID"/>
        </w:rPr>
        <w:t xml:space="preserve"> sebagai persiapan</w:t>
      </w:r>
      <w:r w:rsidRPr="0053000E">
        <w:t>. Pandangan tersebut sangat bertolak belakang dengan keadaan pendidikan Indonesia. Indonesia justru di hadapkan pada berbagai masalah pendidikan</w:t>
      </w:r>
      <w:r>
        <w:rPr>
          <w:rStyle w:val="FootnoteReference"/>
        </w:rPr>
        <w:footnoteReference w:id="1"/>
      </w:r>
      <w:r w:rsidRPr="0053000E">
        <w:t>, kualitas pendidikan, efektifitas pendidikan, efisiensi pendidikan, relevansi pendidikan, dan desentralisasi pendidikan serta yang akhir</w:t>
      </w:r>
      <w:r w:rsidRPr="0053000E">
        <w:rPr>
          <w:lang w:val="id-ID"/>
        </w:rPr>
        <w:t>-</w:t>
      </w:r>
      <w:r w:rsidRPr="0053000E">
        <w:t xml:space="preserve">akhir </w:t>
      </w:r>
      <w:r>
        <w:rPr>
          <w:lang w:val="id-ID"/>
        </w:rPr>
        <w:t xml:space="preserve">ini </w:t>
      </w:r>
      <w:r>
        <w:t>yang menjadi topi</w:t>
      </w:r>
      <w:r>
        <w:rPr>
          <w:lang w:val="id-ID"/>
        </w:rPr>
        <w:t>k</w:t>
      </w:r>
      <w:r w:rsidRPr="0053000E">
        <w:t xml:space="preserve"> hangat adalah tentang masalah kekerasan pada anak utamanya bagi anak sekolah dasar. Berbagai permasalahan nasional tersebut akan teratasi bila sumbe</w:t>
      </w:r>
      <w:r>
        <w:t>r daya manusia yang ada benar</w:t>
      </w:r>
      <w:r>
        <w:rPr>
          <w:lang w:val="id-ID"/>
        </w:rPr>
        <w:t>-</w:t>
      </w:r>
      <w:r w:rsidRPr="0053000E">
        <w:t xml:space="preserve">benar </w:t>
      </w:r>
      <w:r>
        <w:rPr>
          <w:lang w:val="id-ID"/>
        </w:rPr>
        <w:t xml:space="preserve">dipersiapan agar </w:t>
      </w:r>
      <w:r w:rsidRPr="0053000E">
        <w:t>berkualitas dan mampu berkerja secara maksimal sesuai dengan bida</w:t>
      </w:r>
      <w:r>
        <w:t>ng keahliannya masing</w:t>
      </w:r>
      <w:r>
        <w:rPr>
          <w:lang w:val="id-ID"/>
        </w:rPr>
        <w:t>-</w:t>
      </w:r>
      <w:r w:rsidRPr="0053000E">
        <w:t>masing</w:t>
      </w:r>
      <w:r>
        <w:rPr>
          <w:lang w:val="id-ID"/>
        </w:rPr>
        <w:t xml:space="preserve"> untuk yang akan datang</w:t>
      </w:r>
      <w:r>
        <w:rPr>
          <w:rStyle w:val="FootnoteReference"/>
          <w:lang w:val="id-ID"/>
        </w:rPr>
        <w:footnoteReference w:id="2"/>
      </w:r>
      <w:r>
        <w:rPr>
          <w:vertAlign w:val="superscript"/>
          <w:lang w:val="id-ID"/>
        </w:rPr>
        <w:t>,</w:t>
      </w:r>
      <w:r>
        <w:rPr>
          <w:rStyle w:val="FootnoteReference"/>
          <w:lang w:val="id-ID"/>
        </w:rPr>
        <w:footnoteReference w:id="3"/>
      </w:r>
      <w:r>
        <w:rPr>
          <w:vertAlign w:val="superscript"/>
          <w:lang w:val="id-ID"/>
        </w:rPr>
        <w:t>,</w:t>
      </w:r>
      <w:r>
        <w:rPr>
          <w:rStyle w:val="FootnoteReference"/>
          <w:lang w:val="id-ID"/>
        </w:rPr>
        <w:footnoteReference w:id="4"/>
      </w:r>
      <w:r>
        <w:rPr>
          <w:vertAlign w:val="superscript"/>
          <w:lang w:val="id-ID"/>
        </w:rPr>
        <w:t>,</w:t>
      </w:r>
      <w:r>
        <w:rPr>
          <w:rStyle w:val="FootnoteReference"/>
          <w:lang w:val="id-ID"/>
        </w:rPr>
        <w:footnoteReference w:id="5"/>
      </w:r>
      <w:r w:rsidRPr="0053000E">
        <w:t>.</w:t>
      </w:r>
    </w:p>
    <w:p w:rsidR="00014135" w:rsidRPr="0053000E" w:rsidRDefault="00014135" w:rsidP="00014135">
      <w:pPr>
        <w:ind w:firstLine="426"/>
        <w:jc w:val="both"/>
      </w:pPr>
      <w:r w:rsidRPr="0053000E">
        <w:t>Permasalahan karak</w:t>
      </w:r>
      <w:r>
        <w:t>ter ini</w:t>
      </w:r>
      <w:r w:rsidRPr="0053000E">
        <w:t>lah yang tengah melanda bangsa Indonesia</w:t>
      </w:r>
      <w:r>
        <w:t>. Masih banyak karakter negati</w:t>
      </w:r>
      <w:r>
        <w:rPr>
          <w:lang w:val="id-ID"/>
        </w:rPr>
        <w:t>f</w:t>
      </w:r>
      <w:r w:rsidRPr="0053000E">
        <w:t xml:space="preserve"> lain yang sekarang berkembang bukan menjadi budaya di tengah masyarakat. Karena itu pada tanggal 11 Mei 2010 pemerintah melalui presiden SBY mencanangkan gerakan nasional pend</w:t>
      </w:r>
      <w:r>
        <w:t>idikan karakter. Nilai</w:t>
      </w:r>
      <w:r>
        <w:rPr>
          <w:lang w:val="id-ID"/>
        </w:rPr>
        <w:t>-</w:t>
      </w:r>
      <w:r w:rsidRPr="0053000E">
        <w:t xml:space="preserve">nilai karakter mulia yang dimiliki bangsa dan Negara Indonesia harus di </w:t>
      </w:r>
      <w:r w:rsidRPr="0053000E">
        <w:lastRenderedPageBreak/>
        <w:t xml:space="preserve">bangun kembali melalui pendidikan. Amanat UU No. 20 Tahun 2003 dengan jelas menunjukkan bahwa pendidikan pada hakekatnya adalah pengembangan potensi diri peserta didik menjadi kemampuan dengan di landasi oleh keimanan dan ketaqwaan, kepribadian, </w:t>
      </w:r>
      <w:r>
        <w:t>akhlak mulia, dan kemandirian</w:t>
      </w:r>
      <w:r>
        <w:rPr>
          <w:lang w:val="id-ID"/>
        </w:rPr>
        <w:t>, d</w:t>
      </w:r>
      <w:r>
        <w:t>engan demikian</w:t>
      </w:r>
      <w:r>
        <w:rPr>
          <w:lang w:val="id-ID"/>
        </w:rPr>
        <w:t xml:space="preserve"> </w:t>
      </w:r>
      <w:r w:rsidRPr="0053000E">
        <w:t>pendidikan mempunyai peran yang strategis dalam membangun dan meningkatkan karakter sumber daya manusia bagi bangsa Indonesia</w:t>
      </w:r>
      <w:r>
        <w:rPr>
          <w:rStyle w:val="FootnoteReference"/>
        </w:rPr>
        <w:footnoteReference w:id="6"/>
      </w:r>
      <w:r>
        <w:rPr>
          <w:rStyle w:val="FootnoteReference"/>
        </w:rPr>
        <w:footnoteReference w:id="7"/>
      </w:r>
      <w:r w:rsidRPr="0053000E">
        <w:t xml:space="preserve">. </w:t>
      </w:r>
    </w:p>
    <w:p w:rsidR="00014135" w:rsidRPr="0053000E" w:rsidRDefault="00014135" w:rsidP="00014135">
      <w:pPr>
        <w:ind w:firstLine="426"/>
        <w:jc w:val="both"/>
        <w:rPr>
          <w:lang w:val="id-ID"/>
        </w:rPr>
      </w:pPr>
      <w:r w:rsidRPr="0053000E">
        <w:t>Sekolah sebagai lembaga pelayanan pendidikan diharapkan mampu menjadi tumpuan dalam membentuk dan membangun karakter peserta didik. Kesungguhan memberikan pendidikan karakter harus secara mutlak di lakukan, mengingat saat ini banyak di jumpai peserta didik yang kurang sopan, bahkan lebih ironisnya</w:t>
      </w:r>
      <w:r>
        <w:rPr>
          <w:lang w:val="id-ID"/>
        </w:rPr>
        <w:t xml:space="preserve"> </w:t>
      </w:r>
      <w:r>
        <w:t>lagi menurunnya akhla</w:t>
      </w:r>
      <w:r>
        <w:rPr>
          <w:lang w:val="id-ID"/>
        </w:rPr>
        <w:t>k</w:t>
      </w:r>
      <w:r w:rsidRPr="0053000E">
        <w:t xml:space="preserve"> dan budi pekerti, seperti tidak menghormati kepada orang yang lebih tua, merosotnya nilai moral, menyelesaikan masalah dengan kekerasan, tidak menerima kekalahan, dan yang lebih parah adalah kasus seksual</w:t>
      </w:r>
      <w:r>
        <w:rPr>
          <w:rStyle w:val="FootnoteReference"/>
        </w:rPr>
        <w:footnoteReference w:id="8"/>
      </w:r>
      <w:r>
        <w:rPr>
          <w:vertAlign w:val="superscript"/>
          <w:lang w:val="id-ID"/>
        </w:rPr>
        <w:t>,</w:t>
      </w:r>
      <w:r>
        <w:rPr>
          <w:rStyle w:val="FootnoteReference"/>
          <w:lang w:val="id-ID"/>
        </w:rPr>
        <w:footnoteReference w:id="9"/>
      </w:r>
      <w:r>
        <w:rPr>
          <w:vertAlign w:val="superscript"/>
          <w:lang w:val="id-ID"/>
        </w:rPr>
        <w:t>,</w:t>
      </w:r>
      <w:r>
        <w:rPr>
          <w:rStyle w:val="FootnoteReference"/>
          <w:lang w:val="id-ID"/>
        </w:rPr>
        <w:footnoteReference w:id="10"/>
      </w:r>
      <w:r w:rsidRPr="0053000E">
        <w:t>. Untuk mewujudkan pendidikan karakter tersebut, maka tidak hanya dapat bertumpu pada program persekolahan yang mengandalkan pada kegiatan intrakulikuler saja atau proses belajar mengajar yang berlangsung di dalam kelas</w:t>
      </w:r>
      <w:r>
        <w:rPr>
          <w:rStyle w:val="FootnoteReference"/>
        </w:rPr>
        <w:footnoteReference w:id="11"/>
      </w:r>
      <w:r w:rsidRPr="0053000E">
        <w:t xml:space="preserve">. Akan tetapi lebih dari itu, yakni program kegiatan yang mengutamakan </w:t>
      </w:r>
      <w:r w:rsidRPr="0053000E">
        <w:lastRenderedPageBreak/>
        <w:t>adanya pembinaan kesiswaan melalui kegiatan ekstrakulikuler</w:t>
      </w:r>
      <w:r>
        <w:rPr>
          <w:rStyle w:val="FootnoteReference"/>
        </w:rPr>
        <w:footnoteReference w:id="12"/>
      </w:r>
      <w:r w:rsidRPr="0053000E">
        <w:t>. Tujuan kegiatan ekstrakulikuler adalah untuk memperdalam dan memperluas pengetahuan siswa, memperkenalkan hubungan antar mata pelajaran, mengembangkan potensi yang dimiliki siswa, menyalurkan minat dan bakat siswa, serta melengkapi upaya pembinaan manusia seutuhnya.</w:t>
      </w:r>
    </w:p>
    <w:p w:rsidR="00014135" w:rsidRPr="0053000E" w:rsidRDefault="00014135" w:rsidP="00014135">
      <w:pPr>
        <w:ind w:firstLine="426"/>
        <w:jc w:val="both"/>
        <w:rPr>
          <w:lang w:val="id-ID"/>
        </w:rPr>
      </w:pPr>
      <w:r w:rsidRPr="0033530E">
        <w:rPr>
          <w:lang w:val="id-ID"/>
        </w:rPr>
        <w:t xml:space="preserve">Salah satu kegiatan ekstrakulikuler yang di anggap mampu untuk membentuk dan menumbuhkan karakter peserta didik adalah melalui kegiatan ektrakulikuler pramuka atau yang lebih dikenal dengan pendidikan peramuka. </w:t>
      </w:r>
      <w:r w:rsidRPr="0053000E">
        <w:t>Pendidikan pramuka merupakan salah satu aspek pendidikan nasional yang penting. karena bagian dari sejarah perjuangan bangsa Indonesia. Pendidikan pramuka bertujuan untuk mengembangkan kemam</w:t>
      </w:r>
      <w:r>
        <w:t>puan dan rasa tanggung jawab so</w:t>
      </w:r>
      <w:r>
        <w:rPr>
          <w:lang w:val="id-ID"/>
        </w:rPr>
        <w:t>s</w:t>
      </w:r>
      <w:r w:rsidRPr="0053000E">
        <w:t>ial, serta potensi diri peserta didik. Walaupun tujuan pramuka sangat bermanfaat bagi kehidupan peserta didik di masa yang akan datang, pada kenyataannya pendidikan prmuka ini kurang diminati oleh para pese</w:t>
      </w:r>
      <w:r>
        <w:t xml:space="preserve">rta didik, karena banyak yang beranggapan </w:t>
      </w:r>
      <w:r w:rsidRPr="0053000E">
        <w:t>kegiatan ektrkulikuler pramuka itu ada</w:t>
      </w:r>
      <w:r>
        <w:t>lah kegiatan yang masih kuno</w:t>
      </w:r>
      <w:r>
        <w:rPr>
          <w:rStyle w:val="FootnoteReference"/>
        </w:rPr>
        <w:footnoteReference w:id="13"/>
      </w:r>
      <w:r>
        <w:rPr>
          <w:rStyle w:val="FootnoteReference"/>
          <w:lang w:val="id-ID"/>
        </w:rPr>
        <w:footnoteReference w:id="14"/>
      </w:r>
      <w:r>
        <w:rPr>
          <w:lang w:val="id-ID"/>
        </w:rPr>
        <w:t xml:space="preserve">. </w:t>
      </w:r>
      <w:r w:rsidRPr="0033530E">
        <w:rPr>
          <w:lang w:val="id-ID"/>
        </w:rPr>
        <w:t>Untuk itu agar dapat mewujudkan dan mengamalkan tujuan pendidikan, maka beberapa sekolah menjadikan ekstrakulikuler pramuka ini sebagai kegiatan wajib yang harus di ikuti peserta didik. salah satu materi kepramukaan yang sering di ajarkan dan di kembangkan adalah tali</w:t>
      </w:r>
      <w:r>
        <w:rPr>
          <w:lang w:val="id-ID"/>
        </w:rPr>
        <w:t>-</w:t>
      </w:r>
      <w:r w:rsidRPr="0033530E">
        <w:rPr>
          <w:lang w:val="id-ID"/>
        </w:rPr>
        <w:t xml:space="preserve">temali. </w:t>
      </w:r>
      <w:r w:rsidRPr="0053000E">
        <w:t>Tali merupakan hal yang sering di</w:t>
      </w:r>
      <w:r>
        <w:t>jumpai dalam kehidupan sehari</w:t>
      </w:r>
      <w:r>
        <w:rPr>
          <w:lang w:val="id-ID"/>
        </w:rPr>
        <w:t>-</w:t>
      </w:r>
      <w:r w:rsidR="00AF386A">
        <w:t>hari</w:t>
      </w:r>
      <w:r w:rsidRPr="0053000E">
        <w:t>. Tali atau tambang itu ada beberapa macam jenisn</w:t>
      </w:r>
      <w:r>
        <w:t>ya</w:t>
      </w:r>
      <w:r>
        <w:rPr>
          <w:lang w:val="id-ID"/>
        </w:rPr>
        <w:t>, m</w:t>
      </w:r>
      <w:r w:rsidRPr="0053000E">
        <w:t xml:space="preserve">isalnya tambang, manila, sisal, ijuk, dan sebagainya, tali itu sangat berguna. Tali juga dapat di fungsikan sebagai media kreatifitas bagi </w:t>
      </w:r>
      <w:r w:rsidRPr="0053000E">
        <w:lastRenderedPageBreak/>
        <w:t>siapa saja. Tergantung bagaimana kita merangkainya menjadi suatu hasil</w:t>
      </w:r>
      <w:r>
        <w:t xml:space="preserve"> karya</w:t>
      </w:r>
      <w:r>
        <w:rPr>
          <w:lang w:val="id-ID"/>
        </w:rPr>
        <w:t>. k</w:t>
      </w:r>
      <w:r>
        <w:t>reatifitas dari tali</w:t>
      </w:r>
      <w:r>
        <w:rPr>
          <w:lang w:val="id-ID"/>
        </w:rPr>
        <w:t>-</w:t>
      </w:r>
      <w:r w:rsidRPr="0053000E">
        <w:t>temali beragam hasilnya</w:t>
      </w:r>
      <w:r>
        <w:rPr>
          <w:rStyle w:val="FootnoteReference"/>
        </w:rPr>
        <w:footnoteReference w:id="15"/>
      </w:r>
      <w:r w:rsidRPr="0053000E">
        <w:t xml:space="preserve">. </w:t>
      </w:r>
    </w:p>
    <w:p w:rsidR="00014135" w:rsidRPr="0053000E" w:rsidRDefault="00014135" w:rsidP="00014135">
      <w:pPr>
        <w:ind w:firstLine="426"/>
        <w:jc w:val="both"/>
        <w:rPr>
          <w:lang w:val="id-ID"/>
        </w:rPr>
      </w:pPr>
      <w:r w:rsidRPr="0053000E">
        <w:t>Tali</w:t>
      </w:r>
      <w:r>
        <w:rPr>
          <w:lang w:val="id-ID"/>
        </w:rPr>
        <w:t>-</w:t>
      </w:r>
      <w:r w:rsidRPr="0053000E">
        <w:t>temali tela</w:t>
      </w:r>
      <w:r>
        <w:t>h lama tercatat dalam sejarah m</w:t>
      </w:r>
      <w:r w:rsidRPr="0053000E">
        <w:t>erupakan bagian penting dari banyak peristiwa perdagangan dan kerajinan, secara khusus di gunakan di kalangan para pelaut. Para pelaut yang berlayar dengan kapal pengangkut di abad ke-19, mengetahui dan telah menggunakan puluhan macam simpul, mungkin termasuk yang paling terampil dalam hal ini</w:t>
      </w:r>
      <w:r>
        <w:rPr>
          <w:lang w:val="id-ID"/>
        </w:rPr>
        <w:t>, d</w:t>
      </w:r>
      <w:r w:rsidRPr="0053000E">
        <w:t>alam pen</w:t>
      </w:r>
      <w:r>
        <w:t>gembangan kreatifitas dari tali</w:t>
      </w:r>
      <w:r>
        <w:rPr>
          <w:lang w:val="id-ID"/>
        </w:rPr>
        <w:t>-</w:t>
      </w:r>
      <w:r w:rsidRPr="0053000E">
        <w:t>temali di buat, agar tali yang sudah tidak terpakai dapat di fungsikan kembali menjadi suatu hasil karya. Kreatifitas ini di buat dan di kembangkan untuk melatih kreatifitas peserta didik dalam memanfaatkan barang yang sudah tidak di gunakan. Pengembangan kreatifitas ini dapat juga di terapkan di jadikan usaha</w:t>
      </w:r>
      <w:r>
        <w:rPr>
          <w:rStyle w:val="FootnoteReference"/>
        </w:rPr>
        <w:footnoteReference w:id="16"/>
      </w:r>
      <w:r>
        <w:rPr>
          <w:vertAlign w:val="superscript"/>
          <w:lang w:val="id-ID"/>
        </w:rPr>
        <w:t>,</w:t>
      </w:r>
      <w:r>
        <w:rPr>
          <w:rStyle w:val="FootnoteReference"/>
        </w:rPr>
        <w:footnoteReference w:id="17"/>
      </w:r>
      <w:r>
        <w:rPr>
          <w:vertAlign w:val="superscript"/>
          <w:lang w:val="id-ID"/>
        </w:rPr>
        <w:t>,</w:t>
      </w:r>
      <w:r>
        <w:rPr>
          <w:rStyle w:val="FootnoteReference"/>
          <w:lang w:val="id-ID"/>
        </w:rPr>
        <w:footnoteReference w:id="18"/>
      </w:r>
      <w:r w:rsidRPr="0053000E">
        <w:t>.</w:t>
      </w:r>
    </w:p>
    <w:p w:rsidR="00014135" w:rsidRPr="0053000E" w:rsidRDefault="00014135" w:rsidP="00014135">
      <w:pPr>
        <w:ind w:firstLine="426"/>
        <w:jc w:val="both"/>
        <w:rPr>
          <w:lang w:val="id-ID"/>
        </w:rPr>
      </w:pPr>
      <w:r w:rsidRPr="0033530E">
        <w:rPr>
          <w:lang w:val="id-ID"/>
        </w:rPr>
        <w:t>MI Al</w:t>
      </w:r>
      <w:r w:rsidRPr="0053000E">
        <w:rPr>
          <w:lang w:val="id-ID"/>
        </w:rPr>
        <w:t>-</w:t>
      </w:r>
      <w:r w:rsidRPr="0033530E">
        <w:rPr>
          <w:lang w:val="id-ID"/>
        </w:rPr>
        <w:t>Ikhlash Surabaya adalah salah satu sekolah yang memperlakukan kegiatan ekstrakulikuler pramuka sebagai kegiatan wajib yang harus di ikuti oleh peserta didik. kegiatan pendidikan pramuka di sekolah ini tidak hanya bersenang</w:t>
      </w:r>
      <w:r>
        <w:rPr>
          <w:lang w:val="id-ID"/>
        </w:rPr>
        <w:t>-</w:t>
      </w:r>
      <w:r w:rsidRPr="0033530E">
        <w:rPr>
          <w:lang w:val="id-ID"/>
        </w:rPr>
        <w:t>senang dan tepuk</w:t>
      </w:r>
      <w:r>
        <w:rPr>
          <w:lang w:val="id-ID"/>
        </w:rPr>
        <w:t>-</w:t>
      </w:r>
      <w:r w:rsidRPr="0033530E">
        <w:rPr>
          <w:lang w:val="id-ID"/>
        </w:rPr>
        <w:t xml:space="preserve">tepuk saja. </w:t>
      </w:r>
      <w:r w:rsidRPr="0053000E">
        <w:t>Mereka juga di ajarkan tentang pendidik</w:t>
      </w:r>
      <w:r>
        <w:t xml:space="preserve">an moral </w:t>
      </w:r>
      <w:r>
        <w:rPr>
          <w:lang w:val="id-ID"/>
        </w:rPr>
        <w:t>s</w:t>
      </w:r>
      <w:r>
        <w:t>ebagian</w:t>
      </w:r>
      <w:r>
        <w:rPr>
          <w:lang w:val="id-ID"/>
        </w:rPr>
        <w:t>, d</w:t>
      </w:r>
      <w:r w:rsidRPr="0053000E">
        <w:t xml:space="preserve">alam pramuka hal tersebut tertulis dalam Dasa Dharma. Mereka juga akan di ajarkan beberapa kreatifitas untuk mengolah bakat dan </w:t>
      </w:r>
      <w:r w:rsidRPr="00605007">
        <w:rPr>
          <w:i/>
        </w:rPr>
        <w:t>talent</w:t>
      </w:r>
      <w:r w:rsidRPr="0053000E">
        <w:t xml:space="preserve"> agar lebih berkembang dan terarah. Oleh sebab itu, pada </w:t>
      </w:r>
      <w:r>
        <w:rPr>
          <w:lang w:val="id-ID"/>
        </w:rPr>
        <w:t xml:space="preserve">kajian ini </w:t>
      </w:r>
      <w:r w:rsidRPr="0053000E">
        <w:t xml:space="preserve">peneliti akan mengambil judul “Meningkatkan </w:t>
      </w:r>
      <w:r w:rsidRPr="0053000E">
        <w:lastRenderedPageBreak/>
        <w:t>Kreatifitas Peserta Didik Melalui Media Tali Pada Ekstrakulikuler di MI Al</w:t>
      </w:r>
      <w:r w:rsidRPr="0053000E">
        <w:rPr>
          <w:lang w:val="id-ID"/>
        </w:rPr>
        <w:t>-</w:t>
      </w:r>
      <w:r w:rsidRPr="0053000E">
        <w:t>Ikhlash Surabaya”</w:t>
      </w:r>
      <w:r w:rsidRPr="0053000E">
        <w:rPr>
          <w:lang w:val="id-ID"/>
        </w:rPr>
        <w:t>.</w:t>
      </w:r>
    </w:p>
    <w:p w:rsidR="00014135" w:rsidRPr="0053000E" w:rsidRDefault="00014135" w:rsidP="00014135">
      <w:pPr>
        <w:jc w:val="both"/>
        <w:rPr>
          <w:lang w:val="id-ID"/>
        </w:rPr>
      </w:pPr>
    </w:p>
    <w:p w:rsidR="00014135" w:rsidRPr="00463644" w:rsidRDefault="000F6F42" w:rsidP="00014135">
      <w:pPr>
        <w:jc w:val="both"/>
        <w:rPr>
          <w:b/>
        </w:rPr>
      </w:pPr>
      <w:r w:rsidRPr="00463644">
        <w:rPr>
          <w:b/>
          <w:lang w:val="id-ID"/>
        </w:rPr>
        <w:t>METODE</w:t>
      </w:r>
      <w:r w:rsidR="00463644">
        <w:rPr>
          <w:b/>
        </w:rPr>
        <w:t xml:space="preserve"> PENELITIAN</w:t>
      </w:r>
    </w:p>
    <w:p w:rsidR="00014135" w:rsidRDefault="00014135" w:rsidP="00014135">
      <w:pPr>
        <w:ind w:firstLine="426"/>
        <w:jc w:val="both"/>
        <w:rPr>
          <w:lang w:val="id-ID"/>
        </w:rPr>
      </w:pPr>
      <w:r w:rsidRPr="0053000E">
        <w:t>Jenis penelitian ini bersifat kualitatif. Penelitian ini di laksanakan di MI Al</w:t>
      </w:r>
      <w:r w:rsidRPr="0053000E">
        <w:rPr>
          <w:lang w:val="id-ID"/>
        </w:rPr>
        <w:t>-</w:t>
      </w:r>
      <w:r w:rsidRPr="0053000E">
        <w:t xml:space="preserve">Ikhlash Surabaya </w:t>
      </w:r>
      <w:r>
        <w:rPr>
          <w:lang w:val="id-ID"/>
        </w:rPr>
        <w:t xml:space="preserve">pada </w:t>
      </w:r>
      <w:r w:rsidRPr="0053000E">
        <w:t>November 201</w:t>
      </w:r>
      <w:r w:rsidRPr="0053000E">
        <w:rPr>
          <w:lang w:val="id-ID"/>
        </w:rPr>
        <w:t>9</w:t>
      </w:r>
      <w:r w:rsidRPr="0053000E">
        <w:t xml:space="preserve">. Data primer dalam penelitian ini yakni obsevasi dan praktek pada saat kegiatan pramuka. Data sekunder dalam penlitian ini adalah foto pada saat di lakukannya observasi dan praktek di MI </w:t>
      </w:r>
      <w:r w:rsidRPr="0053000E">
        <w:rPr>
          <w:lang w:val="id-ID"/>
        </w:rPr>
        <w:t>Al-</w:t>
      </w:r>
      <w:r w:rsidRPr="0053000E">
        <w:t>Ikhlash Surabaya.</w:t>
      </w:r>
    </w:p>
    <w:p w:rsidR="00014135" w:rsidRPr="0053000E" w:rsidRDefault="00014135" w:rsidP="00014135">
      <w:pPr>
        <w:ind w:firstLine="426"/>
        <w:jc w:val="both"/>
        <w:rPr>
          <w:lang w:val="id-ID"/>
        </w:rPr>
      </w:pPr>
      <w:r>
        <w:t xml:space="preserve">Data </w:t>
      </w:r>
      <w:r w:rsidRPr="0053000E">
        <w:t>yang di gunakan adalah observasi kegiatan pramuka da</w:t>
      </w:r>
      <w:r>
        <w:t>n praktek langsung di</w:t>
      </w:r>
      <w:r w:rsidR="004A4E3F">
        <w:t xml:space="preserve"> </w:t>
      </w:r>
      <w:r>
        <w:t>lapangan</w:t>
      </w:r>
      <w:r>
        <w:rPr>
          <w:lang w:val="id-ID"/>
        </w:rPr>
        <w:t>, d</w:t>
      </w:r>
      <w:r w:rsidRPr="0053000E">
        <w:t>alam melakukan pengumpulan data, penelitian ini menggunakan teknik observasi dan dokumentasi. Analisis data dalam penelitian ini di lakukan dengan melalui reduksi data dan penyajian data dan penarikan kesimpulan. Penelitian ini menggunakan trianggulasi metode dan trianggulasi sumber untuk memperoleh keasahan data</w:t>
      </w:r>
      <w:r w:rsidRPr="0053000E">
        <w:rPr>
          <w:rStyle w:val="FootnoteReference"/>
          <w:rFonts w:ascii="Times New Roman" w:hAnsi="Times New Roman"/>
          <w:sz w:val="24"/>
        </w:rPr>
        <w:footnoteReference w:id="19"/>
      </w:r>
      <w:r w:rsidRPr="0053000E">
        <w:t>.</w:t>
      </w:r>
    </w:p>
    <w:p w:rsidR="00014135" w:rsidRPr="0053000E" w:rsidRDefault="00014135" w:rsidP="00014135">
      <w:pPr>
        <w:jc w:val="both"/>
        <w:rPr>
          <w:lang w:val="id-ID"/>
        </w:rPr>
      </w:pPr>
    </w:p>
    <w:p w:rsidR="00014135" w:rsidRPr="0053000E" w:rsidRDefault="000F6F42" w:rsidP="00014135">
      <w:pPr>
        <w:jc w:val="both"/>
        <w:rPr>
          <w:b/>
          <w:lang w:val="id-ID"/>
        </w:rPr>
      </w:pPr>
      <w:r>
        <w:rPr>
          <w:b/>
        </w:rPr>
        <w:t>HASIL PENELITIAN</w:t>
      </w:r>
    </w:p>
    <w:p w:rsidR="00014135" w:rsidRPr="0053000E" w:rsidRDefault="00014135" w:rsidP="00014135">
      <w:pPr>
        <w:ind w:firstLine="426"/>
        <w:jc w:val="both"/>
        <w:rPr>
          <w:lang w:val="id-ID"/>
        </w:rPr>
      </w:pPr>
      <w:r>
        <w:rPr>
          <w:lang w:val="id-ID"/>
        </w:rPr>
        <w:t>Paparan hasil penelitian dari observasi, pengamatan dan tindakan, bahwa g</w:t>
      </w:r>
      <w:r w:rsidRPr="0053000E">
        <w:t>erakan kepanduan di Indonesia di perkenalkan oleh pemerintah Belanda dengan nama NIPV</w:t>
      </w:r>
      <w:r w:rsidRPr="00B46816">
        <w:t xml:space="preserve"> </w:t>
      </w:r>
      <w:r w:rsidRPr="00B46816">
        <w:rPr>
          <w:iCs/>
        </w:rPr>
        <w:t>(</w:t>
      </w:r>
      <w:r w:rsidRPr="0053000E">
        <w:rPr>
          <w:i/>
          <w:iCs/>
        </w:rPr>
        <w:t>Netherland Indische Padvinder Vereeniging</w:t>
      </w:r>
      <w:r>
        <w:rPr>
          <w:iCs/>
          <w:lang w:val="id-ID"/>
        </w:rPr>
        <w:t>sd</w:t>
      </w:r>
      <w:r w:rsidRPr="00B46816">
        <w:rPr>
          <w:iCs/>
        </w:rPr>
        <w:t>)</w:t>
      </w:r>
      <w:r w:rsidRPr="0053000E">
        <w:t xml:space="preserve">  padvinder di ganti</w:t>
      </w:r>
      <w:r>
        <w:t xml:space="preserve"> “Pandu” yang berarti penolong </w:t>
      </w:r>
      <w:r w:rsidRPr="0053000E">
        <w:t xml:space="preserve">oleh KH. Agus Salim (Bapak Pandu </w:t>
      </w:r>
      <w:r w:rsidR="00AF386A">
        <w:t>Indonesia</w:t>
      </w:r>
      <w:r>
        <w:t>)</w:t>
      </w:r>
      <w:r>
        <w:rPr>
          <w:lang w:val="id-ID"/>
        </w:rPr>
        <w:t>, d</w:t>
      </w:r>
      <w:r w:rsidRPr="0053000E">
        <w:t>an pada pidato prsiden/mandataris MPRS dihadapkan para tokoh dan pemimpin yang mewakili organisasi kepanduan yang terdapat di Indonesia pada tanggal 9 Maret 1961 di istana Negara. Peristiwa tersebut dikenal dengan Hari Tunas Gerakan Pramuka</w:t>
      </w:r>
      <w:r w:rsidRPr="0053000E">
        <w:rPr>
          <w:rStyle w:val="FootnoteReference"/>
          <w:rFonts w:ascii="Times New Roman" w:hAnsi="Times New Roman"/>
          <w:sz w:val="24"/>
        </w:rPr>
        <w:footnoteReference w:id="20"/>
      </w:r>
      <w:r w:rsidRPr="0053000E">
        <w:t>.  gerakan pramuka memiliki banyak manfaat. Con</w:t>
      </w:r>
      <w:r>
        <w:t>tohnya, memberi muatan edukatif</w:t>
      </w:r>
      <w:r>
        <w:rPr>
          <w:lang w:val="id-ID"/>
        </w:rPr>
        <w:t>,</w:t>
      </w:r>
      <w:r w:rsidRPr="0053000E">
        <w:t xml:space="preserve"> karena st</w:t>
      </w:r>
      <w:r>
        <w:rPr>
          <w:lang w:val="id-ID"/>
        </w:rPr>
        <w:t>r</w:t>
      </w:r>
      <w:r w:rsidRPr="0053000E">
        <w:t>ategisnya gerakan pramuka dalam konteks pemb</w:t>
      </w:r>
      <w:r>
        <w:t xml:space="preserve">inaan generasi muda, maka para </w:t>
      </w:r>
      <w:r>
        <w:rPr>
          <w:lang w:val="id-ID"/>
        </w:rPr>
        <w:t>p</w:t>
      </w:r>
      <w:r w:rsidRPr="0053000E">
        <w:t xml:space="preserve">embina pramuka perlu memiliki agenda penting mengenai berbagai isu dan persoalan </w:t>
      </w:r>
      <w:r w:rsidRPr="0053000E">
        <w:lastRenderedPageBreak/>
        <w:t>generasi muda menuju kearah pendewasaan mereka. Gerakan pramuka memiliki banyak kegiatan yang di lakukan diluar kelas atau sekolah. Aktivitas itu perlu di beri muatan edukatif yang jelas dan dipersiapkan s</w:t>
      </w:r>
      <w:r>
        <w:t>ecara sistematik. Pada saat inilah muatan edukatif s</w:t>
      </w:r>
      <w:r>
        <w:rPr>
          <w:lang w:val="id-ID"/>
        </w:rPr>
        <w:t>i</w:t>
      </w:r>
      <w:r w:rsidRPr="0053000E">
        <w:t>stem komunikasi d</w:t>
      </w:r>
      <w:r>
        <w:t>alam kegiatan dapat dilakukan</w:t>
      </w:r>
      <w:r>
        <w:rPr>
          <w:lang w:val="id-ID"/>
        </w:rPr>
        <w:t>, untuk m</w:t>
      </w:r>
      <w:r w:rsidRPr="0053000E">
        <w:t>embentuk kemandirian siswa juga menjadi salah satu manfaat adanya kegiatan kepramukaan ini</w:t>
      </w:r>
      <w:r w:rsidRPr="00B816C9">
        <w:rPr>
          <w:rStyle w:val="FootnoteReference"/>
          <w:rFonts w:ascii="Times New Roman" w:hAnsi="Times New Roman"/>
          <w:sz w:val="24"/>
        </w:rPr>
        <w:footnoteReference w:id="21"/>
      </w:r>
      <w:r>
        <w:rPr>
          <w:rStyle w:val="FootnoteReference"/>
        </w:rPr>
        <w:footnoteReference w:id="22"/>
      </w:r>
      <w:r w:rsidRPr="0053000E">
        <w:t xml:space="preserve">. </w:t>
      </w:r>
    </w:p>
    <w:p w:rsidR="00014135" w:rsidRPr="0053000E" w:rsidRDefault="00014135" w:rsidP="00014135">
      <w:pPr>
        <w:ind w:firstLine="426"/>
        <w:jc w:val="both"/>
        <w:rPr>
          <w:lang w:val="id-ID"/>
        </w:rPr>
      </w:pPr>
      <w:r w:rsidRPr="0053000E">
        <w:t>Kepramukaan juga memiliki fungsi bagi masyarakat, tak hanya siswa di sekolah saja. Contohnya, menjadi kegiatan yang menarik bagi anak atau pemuda dengan mengadakan kegiatan yang bersifat menghib</w:t>
      </w:r>
      <w:r>
        <w:t>ur seperti permainan edukatif</w:t>
      </w:r>
      <w:r>
        <w:rPr>
          <w:lang w:val="id-ID"/>
        </w:rPr>
        <w:t>, p</w:t>
      </w:r>
      <w:r w:rsidRPr="0053000E">
        <w:t>engabdian bagi orang dewasa, salah satu manfaat pendidikan pramuka yang dapat di gunakan sepanjang waktu, karena kepramukaan bagi orang dewasa bukan lagi sebuah permainan. Melainkan suatu tugas yang memerlukan keikhl</w:t>
      </w:r>
      <w:r>
        <w:t>asan, kerelaan dan pengabdian</w:t>
      </w:r>
      <w:r>
        <w:rPr>
          <w:lang w:val="id-ID"/>
        </w:rPr>
        <w:t>. A</w:t>
      </w:r>
      <w:r>
        <w:t>lat</w:t>
      </w:r>
      <w:r>
        <w:rPr>
          <w:lang w:val="id-ID"/>
        </w:rPr>
        <w:t xml:space="preserve"> </w:t>
      </w:r>
      <w:r w:rsidRPr="0053000E">
        <w:t>bagi masyarakat dan organisasi, kepramukaan merupakan alat bagi masyarakat untuk memenuhi kebutuhan masyarakat setempat dan juga menjadi alat bagi organisasi untuk mencapai tujuan organisasinya. Jadi kegiatan kepramukaan yang di berikan sebagai latihan berkala</w:t>
      </w:r>
      <w:r w:rsidRPr="00287A78">
        <w:rPr>
          <w:rStyle w:val="FootnoteReference"/>
          <w:rFonts w:ascii="Times New Roman" w:hAnsi="Times New Roman"/>
          <w:szCs w:val="20"/>
        </w:rPr>
        <w:footnoteReference w:id="23"/>
      </w:r>
      <w:r>
        <w:rPr>
          <w:vertAlign w:val="superscript"/>
          <w:lang w:val="id-ID"/>
        </w:rPr>
        <w:t xml:space="preserve">, </w:t>
      </w:r>
    </w:p>
    <w:p w:rsidR="00014135" w:rsidRPr="0053000E" w:rsidRDefault="00014135" w:rsidP="00014135">
      <w:pPr>
        <w:ind w:firstLine="426"/>
        <w:jc w:val="both"/>
        <w:rPr>
          <w:lang w:val="id-ID"/>
        </w:rPr>
      </w:pPr>
      <w:r>
        <w:t>Keterampilan tali</w:t>
      </w:r>
      <w:r>
        <w:rPr>
          <w:lang w:val="id-ID"/>
        </w:rPr>
        <w:t>-</w:t>
      </w:r>
      <w:r>
        <w:t>temali tidak hanya di manfaatkan</w:t>
      </w:r>
      <w:r>
        <w:rPr>
          <w:lang w:val="id-ID"/>
        </w:rPr>
        <w:t xml:space="preserve"> </w:t>
      </w:r>
      <w:r>
        <w:t>atau di</w:t>
      </w:r>
      <w:r w:rsidRPr="0053000E">
        <w:t>fungsikan sebaga</w:t>
      </w:r>
      <w:r>
        <w:t>i pengikat atau kerajinan. Tali</w:t>
      </w:r>
      <w:r>
        <w:rPr>
          <w:lang w:val="id-ID"/>
        </w:rPr>
        <w:t>-</w:t>
      </w:r>
      <w:r w:rsidRPr="0053000E">
        <w:t>temali merupakan salah satu contoh materi pendidikan kepramukaan yang di gunakan dalam berbagai keperluan, diantaranya untuk membuat ta</w:t>
      </w:r>
      <w:r>
        <w:t>ndu, memasang tenda, membuat ja</w:t>
      </w:r>
      <w:r w:rsidRPr="0053000E">
        <w:t>ring, membuat tiang jemuran, dan tiang bendera. Setiap anggota gerakan pramuka di harapkan mampu dan dapat membuat dan mengg</w:t>
      </w:r>
      <w:r>
        <w:t>unakan tali</w:t>
      </w:r>
      <w:r>
        <w:rPr>
          <w:lang w:val="id-ID"/>
        </w:rPr>
        <w:t>-</w:t>
      </w:r>
      <w:r w:rsidRPr="0053000E">
        <w:t>temali dengan baik.</w:t>
      </w:r>
      <w:r w:rsidRPr="0053000E">
        <w:rPr>
          <w:rStyle w:val="FootnoteReference"/>
          <w:rFonts w:ascii="Times New Roman" w:hAnsi="Times New Roman"/>
          <w:sz w:val="24"/>
        </w:rPr>
        <w:footnoteReference w:id="24"/>
      </w:r>
      <w:r w:rsidRPr="0053000E">
        <w:t xml:space="preserve"> </w:t>
      </w:r>
      <w:r w:rsidRPr="0053000E">
        <w:lastRenderedPageBreak/>
        <w:t>Membuat simpul dan ikatan di harapkan mampu dan dapat memebentuk karakter ketelitian, kesabaran, kerjasama dan tanggung jawab. Membuat kerajinan dari tali temali pun dapat membentuk karakter ketelitian, kesabaran, kerjasama dan tanggung jawab</w:t>
      </w:r>
      <w:r w:rsidRPr="0053000E">
        <w:rPr>
          <w:rStyle w:val="FootnoteReference"/>
          <w:rFonts w:ascii="Times New Roman" w:hAnsi="Times New Roman"/>
          <w:sz w:val="24"/>
        </w:rPr>
        <w:footnoteReference w:id="25"/>
      </w:r>
      <w:r w:rsidRPr="0053000E">
        <w:t>.</w:t>
      </w:r>
    </w:p>
    <w:p w:rsidR="00014135" w:rsidRPr="001203AB" w:rsidRDefault="00014135" w:rsidP="00014135">
      <w:pPr>
        <w:tabs>
          <w:tab w:val="left" w:pos="1843"/>
        </w:tabs>
        <w:ind w:firstLine="426"/>
        <w:jc w:val="both"/>
        <w:rPr>
          <w:lang w:val="id-ID"/>
        </w:rPr>
      </w:pPr>
      <w:r w:rsidRPr="0053000E">
        <w:t>Tak hanya itu, mengajarkan pendidikan kepramukaan juga mengalami beberapa hambatan seperti kurangnya personil</w:t>
      </w:r>
      <w:r>
        <w:t xml:space="preserve"> Pembina, Pembina yang mempunya</w:t>
      </w:r>
      <w:r w:rsidRPr="0053000E">
        <w:t xml:space="preserve">i kegiatan secara mendadak. Jadi terkadang masih kurang dalam jumlah Pembina yang membimbing kegiatan pramuka. Karakter siswa yang masih labil, karena karakteristik anak usia sekolah dasar pada hakekatnya dominan senang bermain. Siswa terkadang malah mengobrol dan bercanda dengan temannya yang lain dari pada mendengarkan </w:t>
      </w:r>
      <w:r>
        <w:rPr>
          <w:lang w:val="id-ID"/>
        </w:rPr>
        <w:t xml:space="preserve">penjelasan, keterangan tentang </w:t>
      </w:r>
      <w:r w:rsidRPr="0053000E">
        <w:t>teori</w:t>
      </w:r>
      <w:r>
        <w:rPr>
          <w:lang w:val="id-ID"/>
        </w:rPr>
        <w:t xml:space="preserve"> yang berkaitan dengan pramuka</w:t>
      </w:r>
      <w:r>
        <w:t>. Jadi Pembina pr</w:t>
      </w:r>
      <w:r>
        <w:rPr>
          <w:lang w:val="id-ID"/>
        </w:rPr>
        <w:t>a</w:t>
      </w:r>
      <w:r>
        <w:t>muka harus pandai</w:t>
      </w:r>
      <w:r>
        <w:rPr>
          <w:lang w:val="id-ID"/>
        </w:rPr>
        <w:t>-</w:t>
      </w:r>
      <w:r w:rsidRPr="0053000E">
        <w:t>pandai dalam memfo</w:t>
      </w:r>
      <w:r>
        <w:t>kuskan perhatian siswa lagi. Fa</w:t>
      </w:r>
      <w:r>
        <w:rPr>
          <w:lang w:val="id-ID"/>
        </w:rPr>
        <w:t>k</w:t>
      </w:r>
      <w:r w:rsidRPr="0053000E">
        <w:t xml:space="preserve">tor cuaca pun juga dapat menjadi penghambat dikala musim hujan tiba. Jadi </w:t>
      </w:r>
      <w:r>
        <w:t>pada sore hari terkadang tiba</w:t>
      </w:r>
      <w:r>
        <w:rPr>
          <w:lang w:val="id-ID"/>
        </w:rPr>
        <w:t>-</w:t>
      </w:r>
      <w:r w:rsidRPr="0053000E">
        <w:t>tiba hujan datang</w:t>
      </w:r>
      <w:r>
        <w:t xml:space="preserve"> sedang latihan pramuka. Jika si</w:t>
      </w:r>
      <w:r w:rsidRPr="0053000E">
        <w:t>stem imunitas siswa rendah maka mudah</w:t>
      </w:r>
      <w:r>
        <w:rPr>
          <w:lang w:val="id-ID"/>
        </w:rPr>
        <w:t xml:space="preserve"> sakit</w:t>
      </w:r>
      <w:r w:rsidRPr="0053000E">
        <w:t xml:space="preserve"> </w:t>
      </w:r>
      <w:r>
        <w:rPr>
          <w:lang w:val="id-ID"/>
        </w:rPr>
        <w:t>(muda sakit, karena kondisi yang kurang mendukung)</w:t>
      </w:r>
      <w:r>
        <w:rPr>
          <w:rStyle w:val="FootnoteReference"/>
          <w:lang w:val="id-ID"/>
        </w:rPr>
        <w:footnoteReference w:id="26"/>
      </w:r>
      <w:r w:rsidRPr="0053000E">
        <w:t>.</w:t>
      </w:r>
    </w:p>
    <w:p w:rsidR="00014135" w:rsidRDefault="00014135" w:rsidP="00014135">
      <w:pPr>
        <w:ind w:firstLine="426"/>
        <w:jc w:val="both"/>
      </w:pPr>
      <w:r w:rsidRPr="0033530E">
        <w:rPr>
          <w:lang w:val="id-ID"/>
        </w:rPr>
        <w:t>Dalam kepramukaan peserta didik juga dilatih mandiri</w:t>
      </w:r>
      <w:r>
        <w:rPr>
          <w:lang w:val="id-ID"/>
        </w:rPr>
        <w:t xml:space="preserve"> untuk </w:t>
      </w:r>
      <w:r w:rsidRPr="0033530E">
        <w:rPr>
          <w:lang w:val="id-ID"/>
        </w:rPr>
        <w:t>pengembangan kreatifitas peserta didik</w:t>
      </w:r>
      <w:r>
        <w:rPr>
          <w:lang w:val="id-ID"/>
        </w:rPr>
        <w:t xml:space="preserve">, </w:t>
      </w:r>
      <w:r w:rsidRPr="0033530E">
        <w:rPr>
          <w:lang w:val="id-ID"/>
        </w:rPr>
        <w:t xml:space="preserve">Pembina pramuka </w:t>
      </w:r>
      <w:r>
        <w:rPr>
          <w:lang w:val="id-ID"/>
        </w:rPr>
        <w:t xml:space="preserve">juga </w:t>
      </w:r>
      <w:r w:rsidRPr="0033530E">
        <w:rPr>
          <w:lang w:val="id-ID"/>
        </w:rPr>
        <w:t xml:space="preserve">di tuntut untuk melatih dan mengembangkan kreatifitas peserta didik. seperti observasi yang telah di laksanakan. </w:t>
      </w:r>
      <w:r w:rsidRPr="0053000E">
        <w:t>Observasi tersebut bertujuan untuk melengkapi buku SKU</w:t>
      </w:r>
      <w:r>
        <w:t xml:space="preserve"> yang wajib peserta didik isi</w:t>
      </w:r>
      <w:r>
        <w:rPr>
          <w:lang w:val="id-ID"/>
        </w:rPr>
        <w:t>, s</w:t>
      </w:r>
      <w:r w:rsidRPr="0053000E">
        <w:t>ebagai syarat kecakap</w:t>
      </w:r>
      <w:r>
        <w:rPr>
          <w:lang w:val="id-ID"/>
        </w:rPr>
        <w:t>a</w:t>
      </w:r>
      <w:r w:rsidRPr="0053000E">
        <w:t>n dan juga agenda</w:t>
      </w:r>
      <w:r w:rsidRPr="0053000E">
        <w:rPr>
          <w:rStyle w:val="FootnoteReference"/>
          <w:rFonts w:ascii="Times New Roman" w:hAnsi="Times New Roman"/>
          <w:sz w:val="24"/>
        </w:rPr>
        <w:footnoteReference w:id="27"/>
      </w:r>
      <w:r w:rsidRPr="0053000E">
        <w:t>.  Peserta didik di latih untuk menabung dar</w:t>
      </w:r>
      <w:r>
        <w:t>i uang hasil usahanya sendiri</w:t>
      </w:r>
      <w:r>
        <w:rPr>
          <w:lang w:val="id-ID"/>
        </w:rPr>
        <w:t>, a</w:t>
      </w:r>
      <w:r w:rsidRPr="0053000E">
        <w:t>gar peserta didik terhindar dari usaha yang illegal, pendidikan kepramukaan mengajarkan mereka cara mendaur ula</w:t>
      </w:r>
      <w:r>
        <w:t>ng barang yang tidak terpakai</w:t>
      </w:r>
      <w:r>
        <w:rPr>
          <w:lang w:val="id-ID"/>
        </w:rPr>
        <w:t xml:space="preserve"> (guna memperoleh manfaat serta fungsi guna), d</w:t>
      </w:r>
      <w:r w:rsidRPr="0053000E">
        <w:t xml:space="preserve">engan media tali mereka </w:t>
      </w:r>
      <w:r w:rsidR="00250A20">
        <w:t>membuat bunga dari benang woll.</w:t>
      </w:r>
      <w:r w:rsidR="00463644">
        <w:t xml:space="preserve"> Prosedur sebagai berikut:</w:t>
      </w:r>
    </w:p>
    <w:p w:rsidR="00250A20" w:rsidRPr="0053000E" w:rsidRDefault="00250A20" w:rsidP="00014135">
      <w:pPr>
        <w:ind w:firstLine="426"/>
        <w:jc w:val="both"/>
      </w:pPr>
    </w:p>
    <w:p w:rsidR="00014135" w:rsidRPr="0053000E"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lastRenderedPageBreak/>
        <w:t>Tahap pertama, siapkan garpu dan benang woll.</w:t>
      </w:r>
    </w:p>
    <w:p w:rsidR="00014135" w:rsidRPr="0053000E"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 xml:space="preserve">Tahap kedua, lilitkan benang wol tersebut pada garpu hingga menjadi lilitan yang banyak. </w:t>
      </w:r>
    </w:p>
    <w:p w:rsidR="00014135" w:rsidRPr="0053000E"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Tahap ketiga, masukkan tali dari bagian bawah (jenis tamb</w:t>
      </w:r>
      <w:r>
        <w:rPr>
          <w:rFonts w:ascii="Times New Roman" w:hAnsi="Times New Roman" w:cs="Times New Roman"/>
          <w:sz w:val="24"/>
          <w:szCs w:val="24"/>
        </w:rPr>
        <w:t>ang kecil) sela garpu kemudian t</w:t>
      </w:r>
      <w:r w:rsidRPr="0053000E">
        <w:rPr>
          <w:rFonts w:ascii="Times New Roman" w:hAnsi="Times New Roman" w:cs="Times New Roman"/>
          <w:sz w:val="24"/>
          <w:szCs w:val="24"/>
        </w:rPr>
        <w:t xml:space="preserve">arik ke atas. </w:t>
      </w:r>
    </w:p>
    <w:p w:rsidR="00014135" w:rsidRPr="0053000E"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 xml:space="preserve">Tahap keempat, ikat benang woll tersebut dengan simpul mati dengan sangat rapat dan kuat. </w:t>
      </w:r>
    </w:p>
    <w:p w:rsidR="00014135" w:rsidRPr="0053000E"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Tahap kelima, gunting bagian tengah benang woll.</w:t>
      </w:r>
    </w:p>
    <w:p w:rsidR="00014135" w:rsidRPr="0053000E"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 xml:space="preserve">Tahap keenam, bentuk terlebih dahulu simpul pangkal. </w:t>
      </w:r>
    </w:p>
    <w:p w:rsidR="00014135" w:rsidRPr="0053000E"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 xml:space="preserve">Tahap ketujuh, ikatkan pada tusuk sate bagian atas. </w:t>
      </w:r>
    </w:p>
    <w:p w:rsidR="00014135" w:rsidRPr="0053000E" w:rsidRDefault="00014135" w:rsidP="00463644">
      <w:pPr>
        <w:pStyle w:val="ListParagraph"/>
        <w:numPr>
          <w:ilvl w:val="0"/>
          <w:numId w:val="43"/>
        </w:numPr>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 xml:space="preserve">Tahap kedelapan, lilitkan benang woll pada tusuk sate hingga menutupi semua bagian. </w:t>
      </w:r>
    </w:p>
    <w:p w:rsidR="00014135" w:rsidRPr="0053000E"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 xml:space="preserve">Tahap kesembilan, bentuk simpul jangkar untuk mengikat benang woll bagian bawah. </w:t>
      </w:r>
    </w:p>
    <w:p w:rsidR="00014135" w:rsidRDefault="00014135" w:rsidP="00463644">
      <w:pPr>
        <w:pStyle w:val="ListParagraph"/>
        <w:numPr>
          <w:ilvl w:val="0"/>
          <w:numId w:val="43"/>
        </w:numPr>
        <w:tabs>
          <w:tab w:val="left" w:pos="1843"/>
        </w:tabs>
        <w:spacing w:after="160" w:line="259" w:lineRule="auto"/>
        <w:ind w:left="360"/>
        <w:rPr>
          <w:rFonts w:ascii="Times New Roman" w:hAnsi="Times New Roman" w:cs="Times New Roman"/>
          <w:sz w:val="24"/>
          <w:szCs w:val="24"/>
        </w:rPr>
      </w:pPr>
      <w:r w:rsidRPr="0053000E">
        <w:rPr>
          <w:rFonts w:ascii="Times New Roman" w:hAnsi="Times New Roman" w:cs="Times New Roman"/>
          <w:sz w:val="24"/>
          <w:szCs w:val="24"/>
        </w:rPr>
        <w:t>Tahap kesepuluh, kaitkan tali pengikat pada benang woll yang telah di gunting tadi pada bagian atas tusuk sate y</w:t>
      </w:r>
      <w:r>
        <w:rPr>
          <w:rFonts w:ascii="Times New Roman" w:hAnsi="Times New Roman" w:cs="Times New Roman"/>
          <w:sz w:val="24"/>
          <w:szCs w:val="24"/>
        </w:rPr>
        <w:t>ang telah di lilit benang woll.</w:t>
      </w:r>
    </w:p>
    <w:p w:rsidR="000F6F42" w:rsidRDefault="00014135" w:rsidP="00250A20">
      <w:pPr>
        <w:ind w:firstLine="426"/>
        <w:jc w:val="both"/>
      </w:pPr>
      <w:r>
        <w:rPr>
          <w:lang w:val="id-ID"/>
        </w:rPr>
        <w:t xml:space="preserve">Itulah aktivitas kegiatan yang dilakukan dalam </w:t>
      </w:r>
      <w:r w:rsidRPr="00250A20">
        <w:rPr>
          <w:lang w:val="id-ID"/>
        </w:rPr>
        <w:t>meningkatkan kreatifitas peserta didik melalui media tali pada ekstrakulikuler di MI Al</w:t>
      </w:r>
      <w:r w:rsidRPr="0053000E">
        <w:rPr>
          <w:lang w:val="id-ID"/>
        </w:rPr>
        <w:t>-</w:t>
      </w:r>
      <w:r w:rsidRPr="00250A20">
        <w:rPr>
          <w:lang w:val="id-ID"/>
        </w:rPr>
        <w:t>Ikhlash Surabaya</w:t>
      </w:r>
      <w:r>
        <w:rPr>
          <w:lang w:val="id-ID"/>
        </w:rPr>
        <w:t xml:space="preserve">, anak-anak tidak hanya dibekali ilmu tentang kemandirian, karakter serta </w:t>
      </w:r>
      <w:r w:rsidRPr="006B08E9">
        <w:rPr>
          <w:i/>
          <w:lang w:val="id-ID"/>
        </w:rPr>
        <w:t>soft skill</w:t>
      </w:r>
      <w:r>
        <w:rPr>
          <w:lang w:val="id-ID"/>
        </w:rPr>
        <w:t xml:space="preserve"> dan </w:t>
      </w:r>
      <w:r w:rsidRPr="006B08E9">
        <w:rPr>
          <w:i/>
          <w:lang w:val="id-ID"/>
        </w:rPr>
        <w:t>hard skill</w:t>
      </w:r>
      <w:r>
        <w:rPr>
          <w:lang w:val="id-ID"/>
        </w:rPr>
        <w:t xml:space="preserve">, akan tetapi rasa percaya diri dan kebersamaanlah yang dibentuk memunculkan potensi kreativitas mereka melalui kegiatan ekstra pramuka yang diadakan. Pramuka sebagai kegiatan ekstra kurikuler yang bertujuan membekali anak didik dengan berbagai keterampilan agar anak siap tampil dalam menghadapi realitas yanga ada.  </w:t>
      </w:r>
    </w:p>
    <w:p w:rsidR="00250A20" w:rsidRPr="00250A20" w:rsidRDefault="00250A20" w:rsidP="00250A20">
      <w:pPr>
        <w:ind w:firstLine="426"/>
        <w:jc w:val="both"/>
      </w:pPr>
    </w:p>
    <w:p w:rsidR="00014135" w:rsidRPr="000F6F42" w:rsidRDefault="000F6F42" w:rsidP="00463644">
      <w:pPr>
        <w:tabs>
          <w:tab w:val="left" w:pos="1843"/>
        </w:tabs>
        <w:rPr>
          <w:b/>
        </w:rPr>
      </w:pPr>
      <w:r>
        <w:rPr>
          <w:b/>
        </w:rPr>
        <w:t>SIMPULAN</w:t>
      </w:r>
    </w:p>
    <w:p w:rsidR="00014135" w:rsidRDefault="00014135" w:rsidP="00463644">
      <w:pPr>
        <w:tabs>
          <w:tab w:val="left" w:pos="1843"/>
        </w:tabs>
        <w:ind w:firstLine="426"/>
        <w:jc w:val="both"/>
        <w:rPr>
          <w:rFonts w:asciiTheme="majorBidi" w:hAnsiTheme="majorBidi" w:cstheme="majorBidi"/>
          <w:lang w:val="id-ID"/>
        </w:rPr>
      </w:pPr>
      <w:r w:rsidRPr="00445BAA">
        <w:rPr>
          <w:rFonts w:asciiTheme="majorBidi" w:hAnsiTheme="majorBidi" w:cstheme="majorBidi"/>
        </w:rPr>
        <w:t xml:space="preserve">Kegiatan dalam pramuka MI </w:t>
      </w:r>
      <w:r>
        <w:rPr>
          <w:rFonts w:asciiTheme="majorBidi" w:hAnsiTheme="majorBidi" w:cstheme="majorBidi"/>
        </w:rPr>
        <w:t>Al</w:t>
      </w:r>
      <w:r>
        <w:rPr>
          <w:rFonts w:asciiTheme="majorBidi" w:hAnsiTheme="majorBidi" w:cstheme="majorBidi"/>
          <w:lang w:val="id-ID"/>
        </w:rPr>
        <w:t>-</w:t>
      </w:r>
      <w:r w:rsidRPr="00445BAA">
        <w:rPr>
          <w:rFonts w:asciiTheme="majorBidi" w:hAnsiTheme="majorBidi" w:cstheme="majorBidi"/>
        </w:rPr>
        <w:t xml:space="preserve">Ikhlash Surabaya dapat </w:t>
      </w:r>
      <w:r w:rsidRPr="0053000E">
        <w:t>mengembangkan</w:t>
      </w:r>
      <w:r w:rsidRPr="00445BAA">
        <w:rPr>
          <w:rFonts w:asciiTheme="majorBidi" w:hAnsiTheme="majorBidi" w:cstheme="majorBidi"/>
        </w:rPr>
        <w:t xml:space="preserve"> karakter yang kreatif. Meskipun masih ada siswa yang belum rapi dalam p</w:t>
      </w:r>
      <w:r>
        <w:rPr>
          <w:rFonts w:asciiTheme="majorBidi" w:hAnsiTheme="majorBidi" w:cstheme="majorBidi"/>
        </w:rPr>
        <w:t>embuatan kreatifitas tersebut</w:t>
      </w:r>
      <w:r>
        <w:rPr>
          <w:rFonts w:asciiTheme="majorBidi" w:hAnsiTheme="majorBidi" w:cstheme="majorBidi"/>
          <w:lang w:val="id-ID"/>
        </w:rPr>
        <w:t>, p</w:t>
      </w:r>
      <w:r w:rsidRPr="00445BAA">
        <w:rPr>
          <w:rFonts w:asciiTheme="majorBidi" w:hAnsiTheme="majorBidi" w:cstheme="majorBidi"/>
        </w:rPr>
        <w:t xml:space="preserve">endidikan pramuka di MI </w:t>
      </w:r>
      <w:r>
        <w:rPr>
          <w:rFonts w:asciiTheme="majorBidi" w:hAnsiTheme="majorBidi" w:cstheme="majorBidi"/>
        </w:rPr>
        <w:t>Al</w:t>
      </w:r>
      <w:r>
        <w:rPr>
          <w:rFonts w:asciiTheme="majorBidi" w:hAnsiTheme="majorBidi" w:cstheme="majorBidi"/>
          <w:lang w:val="id-ID"/>
        </w:rPr>
        <w:t>-</w:t>
      </w:r>
      <w:r w:rsidRPr="00445BAA">
        <w:rPr>
          <w:rFonts w:asciiTheme="majorBidi" w:hAnsiTheme="majorBidi" w:cstheme="majorBidi"/>
        </w:rPr>
        <w:t>Ikhlas Surabaya ini termasuk dalam kategori ekstrakulikuler yang wajib bagi siswa kela</w:t>
      </w:r>
      <w:r>
        <w:rPr>
          <w:rFonts w:asciiTheme="majorBidi" w:hAnsiTheme="majorBidi" w:cstheme="majorBidi"/>
          <w:lang w:val="id-ID"/>
        </w:rPr>
        <w:t>s</w:t>
      </w:r>
      <w:r>
        <w:rPr>
          <w:rFonts w:asciiTheme="majorBidi" w:hAnsiTheme="majorBidi" w:cstheme="majorBidi"/>
        </w:rPr>
        <w:t xml:space="preserve"> 1 sampai 5</w:t>
      </w:r>
      <w:r>
        <w:rPr>
          <w:rFonts w:asciiTheme="majorBidi" w:hAnsiTheme="majorBidi" w:cstheme="majorBidi"/>
          <w:lang w:val="id-ID"/>
        </w:rPr>
        <w:t>, s</w:t>
      </w:r>
      <w:r w:rsidRPr="00445BAA">
        <w:rPr>
          <w:rFonts w:asciiTheme="majorBidi" w:hAnsiTheme="majorBidi" w:cstheme="majorBidi"/>
        </w:rPr>
        <w:t xml:space="preserve">esuai dengan visi pendidikan pramuka di sekolah ini adalah membangun karakter </w:t>
      </w:r>
      <w:r w:rsidRPr="00445BAA">
        <w:rPr>
          <w:rFonts w:asciiTheme="majorBidi" w:hAnsiTheme="majorBidi" w:cstheme="majorBidi"/>
        </w:rPr>
        <w:lastRenderedPageBreak/>
        <w:t>dan watak siswa, maka kegiatan pramuka di sekolah inipun juga selalu berkaitan dengan visi tersebut. Materi kepramukaan di sekola</w:t>
      </w:r>
      <w:r>
        <w:rPr>
          <w:rFonts w:asciiTheme="majorBidi" w:hAnsiTheme="majorBidi" w:cstheme="majorBidi"/>
        </w:rPr>
        <w:t xml:space="preserve">h inipun </w:t>
      </w:r>
      <w:r>
        <w:rPr>
          <w:rFonts w:asciiTheme="majorBidi" w:hAnsiTheme="majorBidi" w:cstheme="majorBidi"/>
          <w:lang w:val="id-ID"/>
        </w:rPr>
        <w:t xml:space="preserve">antara </w:t>
      </w:r>
      <w:r w:rsidRPr="00445BAA">
        <w:rPr>
          <w:rFonts w:asciiTheme="majorBidi" w:hAnsiTheme="majorBidi" w:cstheme="majorBidi"/>
        </w:rPr>
        <w:t>lain: tali temali, pioneering, PBB, keterampilan, morse, sandi, semaphore.</w:t>
      </w:r>
    </w:p>
    <w:p w:rsidR="00014135" w:rsidRPr="0053000E" w:rsidRDefault="00014135" w:rsidP="00014135">
      <w:pPr>
        <w:tabs>
          <w:tab w:val="left" w:pos="1843"/>
        </w:tabs>
        <w:ind w:firstLine="426"/>
        <w:jc w:val="both"/>
        <w:rPr>
          <w:rFonts w:asciiTheme="majorBidi" w:hAnsiTheme="majorBidi" w:cstheme="majorBidi"/>
          <w:lang w:val="id-ID"/>
        </w:rPr>
      </w:pPr>
      <w:r w:rsidRPr="00250A20">
        <w:rPr>
          <w:rFonts w:asciiTheme="majorBidi" w:hAnsiTheme="majorBidi" w:cstheme="majorBidi"/>
          <w:lang w:val="id-ID"/>
        </w:rPr>
        <w:t>Tingkatkan pelaksanaan program yang berkaitan dengan pembentukan karakter peserta didik</w:t>
      </w:r>
      <w:r>
        <w:rPr>
          <w:rFonts w:asciiTheme="majorBidi" w:hAnsiTheme="majorBidi" w:cstheme="majorBidi"/>
          <w:lang w:val="id-ID"/>
        </w:rPr>
        <w:t>, untuk di</w:t>
      </w:r>
      <w:r w:rsidRPr="00250A20">
        <w:rPr>
          <w:rFonts w:asciiTheme="majorBidi" w:hAnsiTheme="majorBidi" w:cstheme="majorBidi"/>
          <w:lang w:val="id-ID"/>
        </w:rPr>
        <w:t>beri</w:t>
      </w:r>
      <w:r>
        <w:rPr>
          <w:rFonts w:asciiTheme="majorBidi" w:hAnsiTheme="majorBidi" w:cstheme="majorBidi"/>
          <w:lang w:val="id-ID"/>
        </w:rPr>
        <w:t>kan</w:t>
      </w:r>
      <w:r w:rsidRPr="00250A20">
        <w:rPr>
          <w:rFonts w:asciiTheme="majorBidi" w:hAnsiTheme="majorBidi" w:cstheme="majorBidi"/>
          <w:lang w:val="id-ID"/>
        </w:rPr>
        <w:t xml:space="preserve"> kegiatan pembelajaran yang bervariasi </w:t>
      </w:r>
      <w:r w:rsidRPr="00250A20">
        <w:rPr>
          <w:lang w:val="id-ID"/>
        </w:rPr>
        <w:t>dalam</w:t>
      </w:r>
      <w:r w:rsidRPr="00250A20">
        <w:rPr>
          <w:rFonts w:asciiTheme="majorBidi" w:hAnsiTheme="majorBidi" w:cstheme="majorBidi"/>
          <w:lang w:val="id-ID"/>
        </w:rPr>
        <w:t xml:space="preserve"> setiap pertemuan ek</w:t>
      </w:r>
      <w:r>
        <w:rPr>
          <w:rFonts w:asciiTheme="majorBidi" w:hAnsiTheme="majorBidi" w:cstheme="majorBidi"/>
          <w:lang w:val="id-ID"/>
        </w:rPr>
        <w:t>s</w:t>
      </w:r>
      <w:r w:rsidRPr="00250A20">
        <w:rPr>
          <w:rFonts w:asciiTheme="majorBidi" w:hAnsiTheme="majorBidi" w:cstheme="majorBidi"/>
          <w:lang w:val="id-ID"/>
        </w:rPr>
        <w:t>tra</w:t>
      </w:r>
      <w:r>
        <w:rPr>
          <w:rFonts w:asciiTheme="majorBidi" w:hAnsiTheme="majorBidi" w:cstheme="majorBidi"/>
          <w:lang w:val="id-ID"/>
        </w:rPr>
        <w:t xml:space="preserve"> </w:t>
      </w:r>
      <w:r w:rsidRPr="00250A20">
        <w:rPr>
          <w:rFonts w:asciiTheme="majorBidi" w:hAnsiTheme="majorBidi" w:cstheme="majorBidi"/>
          <w:lang w:val="id-ID"/>
        </w:rPr>
        <w:t>kulikuler pramuka agar siswa tidak bosan</w:t>
      </w:r>
      <w:r>
        <w:rPr>
          <w:rFonts w:asciiTheme="majorBidi" w:hAnsiTheme="majorBidi" w:cstheme="majorBidi"/>
          <w:lang w:val="id-ID"/>
        </w:rPr>
        <w:t>, d</w:t>
      </w:r>
      <w:r w:rsidRPr="00250A20">
        <w:rPr>
          <w:rFonts w:asciiTheme="majorBidi" w:hAnsiTheme="majorBidi" w:cstheme="majorBidi"/>
          <w:lang w:val="id-ID"/>
        </w:rPr>
        <w:t xml:space="preserve">an juga untuk mengatasi Pembina yang memiliki kegiatan mendadak adalah pihak sekolah mengkonfirmasi dengan Pembina yang lain setelah Pembina yang berhalangan datang tersebut memberi tahu. </w:t>
      </w:r>
      <w:r w:rsidRPr="00445BAA">
        <w:rPr>
          <w:rFonts w:asciiTheme="majorBidi" w:hAnsiTheme="majorBidi" w:cstheme="majorBidi"/>
        </w:rPr>
        <w:t xml:space="preserve">Agar Pembina yang lain dapat mencari partner untuk membina pramuka. </w:t>
      </w:r>
    </w:p>
    <w:p w:rsidR="00014135" w:rsidRDefault="00014135" w:rsidP="00014135">
      <w:pPr>
        <w:jc w:val="both"/>
        <w:rPr>
          <w:lang w:val="id-ID"/>
        </w:rPr>
      </w:pPr>
    </w:p>
    <w:p w:rsidR="00014135" w:rsidRDefault="00250A20" w:rsidP="00014135">
      <w:pPr>
        <w:jc w:val="both"/>
        <w:rPr>
          <w:b/>
          <w:lang w:val="id-ID"/>
        </w:rPr>
      </w:pPr>
      <w:r w:rsidRPr="0053000E">
        <w:rPr>
          <w:b/>
          <w:lang w:val="id-ID"/>
        </w:rPr>
        <w:t>DAFTAR PUSTAKA</w:t>
      </w:r>
    </w:p>
    <w:p w:rsidR="00014135" w:rsidRDefault="00014135" w:rsidP="00014135">
      <w:pPr>
        <w:jc w:val="both"/>
        <w:rPr>
          <w:lang w:val="id-ID"/>
        </w:rPr>
      </w:pPr>
    </w:p>
    <w:p w:rsidR="00014135" w:rsidRPr="00287A78" w:rsidRDefault="00014135" w:rsidP="00014135">
      <w:pPr>
        <w:widowControl w:val="0"/>
        <w:autoSpaceDE w:val="0"/>
        <w:autoSpaceDN w:val="0"/>
        <w:adjustRightInd w:val="0"/>
        <w:spacing w:before="80" w:after="40"/>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250A20">
        <w:rPr>
          <w:noProof/>
          <w:lang w:val="id-ID"/>
        </w:rPr>
        <w:t xml:space="preserve">Affandi, Mohammad Rizal. “Pelaksanaan Kegiatan Ekstrakurikuler Pramuka Dalam Pembentukan Karakter Siswa Di Mi Tasmirit Tarbiyah Trenggalek.” </w:t>
      </w:r>
      <w:r w:rsidRPr="00287A78">
        <w:rPr>
          <w:i/>
          <w:iCs/>
          <w:noProof/>
        </w:rPr>
        <w:t>Laporan Tesis</w:t>
      </w:r>
      <w:r w:rsidRPr="00287A78">
        <w:rPr>
          <w:noProof/>
        </w:rPr>
        <w:t xml:space="preserve"> 01, No. 01 (2016): 1–139.</w:t>
      </w:r>
    </w:p>
    <w:p w:rsidR="00014135" w:rsidRDefault="00014135" w:rsidP="00014135">
      <w:pPr>
        <w:widowControl w:val="0"/>
        <w:autoSpaceDE w:val="0"/>
        <w:autoSpaceDN w:val="0"/>
        <w:adjustRightInd w:val="0"/>
        <w:spacing w:before="80" w:after="40"/>
        <w:ind w:left="480" w:hanging="480"/>
        <w:jc w:val="both"/>
        <w:rPr>
          <w:noProof/>
          <w:lang w:val="id-ID"/>
        </w:rPr>
      </w:pPr>
      <w:r w:rsidRPr="00287A78">
        <w:rPr>
          <w:noProof/>
        </w:rPr>
        <w:t xml:space="preserve">Amreta, Midya Yuli, And M Pd. “Pengaruh Kegiatan Pramuka Terhadap Karakter Siswa Madrasah Ibtidaiyah Di Era Digital.” </w:t>
      </w:r>
      <w:r w:rsidRPr="00287A78">
        <w:rPr>
          <w:i/>
          <w:iCs/>
          <w:noProof/>
        </w:rPr>
        <w:t>Jurnal Pendidikan Islam</w:t>
      </w:r>
      <w:r w:rsidRPr="00287A78">
        <w:rPr>
          <w:noProof/>
        </w:rPr>
        <w:t xml:space="preserve"> 3, No. 1 (2018): 26–38.</w:t>
      </w:r>
    </w:p>
    <w:p w:rsidR="00014135" w:rsidRDefault="00014135" w:rsidP="00463644">
      <w:pPr>
        <w:spacing w:before="80" w:after="40"/>
        <w:ind w:left="450" w:hanging="450"/>
        <w:jc w:val="both"/>
        <w:rPr>
          <w:lang w:val="id-ID"/>
        </w:rPr>
      </w:pPr>
      <w:r w:rsidRPr="0053000E">
        <w:rPr>
          <w:lang w:val="id-ID"/>
        </w:rPr>
        <w:t>Arum Fatwa Khoiria, “Implementasi kebijakan pendidikan pramuka sebagai sarana membentuk karakter peserta didik”, Laporan Praktik Pengalaman Lapangan (Magelang: 17 September, 2014)</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Erlanggono, Wijang. </w:t>
      </w:r>
      <w:r w:rsidRPr="00287A78">
        <w:rPr>
          <w:i/>
          <w:iCs/>
          <w:noProof/>
        </w:rPr>
        <w:t>Startegi Pembentukan Karakter Siswa Melalui Kegiatan Ekstrakurikuler Pramuka Di Sdn Jatimulyo 1 Malang</w:t>
      </w:r>
      <w:r w:rsidRPr="00287A78">
        <w:rPr>
          <w:noProof/>
        </w:rPr>
        <w:t>, 2014.</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Firdiyansyah, M. Idrus. “Manajemen Pendidikan Ekstrakulikuler Pramuka Dalam Meningkatkan Kedisiplinan Peserta Didik Di Sekolah Dasar Islam Hidayatullah Banyumanik Semarang Tahun Ajaran 2011/2012 Skripsi.” </w:t>
      </w:r>
      <w:r w:rsidRPr="00287A78">
        <w:rPr>
          <w:i/>
          <w:iCs/>
          <w:noProof/>
        </w:rPr>
        <w:t>Laporan Skripsi</w:t>
      </w:r>
      <w:r w:rsidRPr="00287A78">
        <w:rPr>
          <w:noProof/>
        </w:rPr>
        <w:t xml:space="preserve"> 01, No. 01 (2013): 1–10.</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Ikhsan, Zainul. “Menumbuhkan Kreativitas Peserta Didik Melalui Kegiatan Ekstrakurikuler Pramuka Di Mts Al-Islam Joresan </w:t>
      </w:r>
      <w:r w:rsidRPr="00287A78">
        <w:rPr>
          <w:noProof/>
        </w:rPr>
        <w:lastRenderedPageBreak/>
        <w:t xml:space="preserve">Mlarak Ponorogo Tahun Pelajaran 2015/2016. Skripsi. Program Studi Pendidikan Agama Islam Jurusan Tarbiyah Sekolah Tinggi Agama Islam Negeri (STAIN) Pono.” </w:t>
      </w:r>
      <w:r w:rsidRPr="00287A78">
        <w:rPr>
          <w:i/>
          <w:iCs/>
          <w:noProof/>
        </w:rPr>
        <w:t>Laporan Skripsi</w:t>
      </w:r>
      <w:r w:rsidRPr="00287A78">
        <w:rPr>
          <w:noProof/>
        </w:rPr>
        <w:t xml:space="preserve"> 01, No. 01 (2016): 1–88.</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Intan Putri Setyani, Nani Mediatati. “Pembentukan Dan Pembinaan Karakter Siswa Smkn 3 Salatiga Melalui Kegiatan Ekstrakurikuler Pramuka Pada Tahun Pelajaran 2018/2019.” </w:t>
      </w:r>
      <w:r w:rsidRPr="00287A78">
        <w:rPr>
          <w:i/>
          <w:iCs/>
          <w:noProof/>
        </w:rPr>
        <w:t>Jurnal Pendidikan Dan Pengabdian Masyarakat</w:t>
      </w:r>
      <w:r w:rsidRPr="00287A78">
        <w:rPr>
          <w:noProof/>
        </w:rPr>
        <w:t xml:space="preserve"> 2, No. 3 (2019): 353–61.</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Irwanto &amp; Jatiningsih. “Peranan Kegiatan Ekstrakurikuler Pramuka Dalam Membentuk Kedisiplinan Siswa Di SMP Negeri 1 Sugio Kabupaten Lamongan.” </w:t>
      </w:r>
      <w:r w:rsidRPr="00287A78">
        <w:rPr>
          <w:i/>
          <w:iCs/>
          <w:noProof/>
        </w:rPr>
        <w:t>Kajian Moral Dan Kewarganegaraan</w:t>
      </w:r>
      <w:r w:rsidRPr="00287A78">
        <w:rPr>
          <w:noProof/>
        </w:rPr>
        <w:t xml:space="preserve"> Nomor 1 Vo (2013): 549–63.</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Nama, Tanpa. “Manajemen Kegiatan Ekstrakurikuler Pramuka Dalam </w:t>
      </w:r>
      <w:r>
        <w:rPr>
          <w:noProof/>
        </w:rPr>
        <w:t xml:space="preserve">Membentuk Karakter Siswa Studi </w:t>
      </w:r>
      <w:r>
        <w:rPr>
          <w:noProof/>
          <w:lang w:val="id-ID"/>
        </w:rPr>
        <w:t>d</w:t>
      </w:r>
      <w:r w:rsidRPr="00287A78">
        <w:rPr>
          <w:noProof/>
        </w:rPr>
        <w:t xml:space="preserve">i SMPN Se Kecamatan Tugu Mulyo.” </w:t>
      </w:r>
      <w:r w:rsidRPr="00287A78">
        <w:rPr>
          <w:i/>
          <w:iCs/>
          <w:noProof/>
        </w:rPr>
        <w:t>Laporan Skripsi</w:t>
      </w:r>
      <w:r w:rsidRPr="00287A78">
        <w:rPr>
          <w:noProof/>
        </w:rPr>
        <w:t xml:space="preserve"> 1, No. 1 (2014): 1–136.</w:t>
      </w:r>
    </w:p>
    <w:p w:rsidR="00014135" w:rsidRDefault="00014135" w:rsidP="00014135">
      <w:pPr>
        <w:widowControl w:val="0"/>
        <w:autoSpaceDE w:val="0"/>
        <w:autoSpaceDN w:val="0"/>
        <w:adjustRightInd w:val="0"/>
        <w:spacing w:before="80" w:after="40"/>
        <w:ind w:left="480" w:hanging="480"/>
        <w:jc w:val="both"/>
        <w:rPr>
          <w:noProof/>
          <w:lang w:val="id-ID"/>
        </w:rPr>
      </w:pPr>
      <w:r w:rsidRPr="00287A78">
        <w:rPr>
          <w:noProof/>
        </w:rPr>
        <w:t xml:space="preserve">Ningsih, Aprilia Ngabekti. “Penanaman Karakter Disiplin Dan Mandiri Melalui Kegiatan Ekstrakurikuler Pramuka Di Mi Miftahus Shibyan Ngadirgo Mijen Semarang Tahun 2015/2016.” </w:t>
      </w:r>
      <w:r w:rsidRPr="00287A78">
        <w:rPr>
          <w:i/>
          <w:iCs/>
          <w:noProof/>
        </w:rPr>
        <w:t>Laporan Skripsi</w:t>
      </w:r>
      <w:r w:rsidRPr="00287A78">
        <w:rPr>
          <w:noProof/>
        </w:rPr>
        <w:t xml:space="preserve"> 01, No. 01 (2016): 1–17.</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Putri, Anggun Permata. “Pembinaan Karakter Disiplin Siswa Pada Kegiatan Ekstrakurikuler Pramuka (Penelitian Di Smp Negeri 2 Banjarnegara).” </w:t>
      </w:r>
      <w:r w:rsidRPr="00287A78">
        <w:rPr>
          <w:i/>
          <w:iCs/>
          <w:noProof/>
        </w:rPr>
        <w:t>Laporan Skripsi</w:t>
      </w:r>
      <w:r w:rsidRPr="00287A78">
        <w:rPr>
          <w:noProof/>
        </w:rPr>
        <w:t xml:space="preserve"> 01, No. 01 (2019): 1–65.</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Rafidah, Siti. “Peran Ekstrakurikuler Pramuka Dalam Pendidikan Karakter Peserta Didik Di Sd Idea Baru Kalasan Sleman.” </w:t>
      </w:r>
      <w:r w:rsidRPr="00287A78">
        <w:rPr>
          <w:i/>
          <w:iCs/>
          <w:noProof/>
        </w:rPr>
        <w:t>Laporan Skripsi</w:t>
      </w:r>
      <w:r w:rsidRPr="00287A78">
        <w:rPr>
          <w:noProof/>
        </w:rPr>
        <w:t xml:space="preserve"> 01, No. 01 (2016): 1–100.</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Rahman, Abdul. “</w:t>
      </w:r>
      <w:r w:rsidR="00463644" w:rsidRPr="00287A78">
        <w:rPr>
          <w:noProof/>
        </w:rPr>
        <w:t>Implementasi Kegiatan Ekstrakurikuler Bagi Peserta Didik Tunarungu Di Smplb-B Dharma Wanita Sidoarjo</w:t>
      </w:r>
      <w:r w:rsidRPr="00287A78">
        <w:rPr>
          <w:noProof/>
        </w:rPr>
        <w:t xml:space="preserve">.” </w:t>
      </w:r>
      <w:r w:rsidRPr="00287A78">
        <w:rPr>
          <w:i/>
          <w:iCs/>
          <w:noProof/>
        </w:rPr>
        <w:t>Jurnal Pendidikan</w:t>
      </w:r>
      <w:r w:rsidRPr="00287A78">
        <w:rPr>
          <w:noProof/>
        </w:rPr>
        <w:t xml:space="preserve"> 01, No. 01 (2018): 1–14.</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Santoso, Sedya, And Afroh Nailil Hikmah. “Upaya Pembentukan Karakter Siswa Melalui Kegiatan Ekstrakurikuler Pramuka Di Sdit Salsabila 2 Klaseman Sinduharjo Ngaglik Sleman.” </w:t>
      </w:r>
      <w:r w:rsidRPr="00287A78">
        <w:rPr>
          <w:i/>
          <w:iCs/>
          <w:noProof/>
        </w:rPr>
        <w:t>Al-Bidayah</w:t>
      </w:r>
      <w:r w:rsidRPr="00287A78">
        <w:rPr>
          <w:noProof/>
        </w:rPr>
        <w:t xml:space="preserve"> 7, No. 1 (2015): 0085–0034.</w:t>
      </w:r>
    </w:p>
    <w:p w:rsidR="00014135" w:rsidRDefault="00014135" w:rsidP="00014135">
      <w:pPr>
        <w:widowControl w:val="0"/>
        <w:autoSpaceDE w:val="0"/>
        <w:autoSpaceDN w:val="0"/>
        <w:adjustRightInd w:val="0"/>
        <w:spacing w:before="80" w:after="40"/>
        <w:ind w:left="480" w:hanging="480"/>
        <w:jc w:val="both"/>
        <w:rPr>
          <w:noProof/>
          <w:lang w:val="id-ID"/>
        </w:rPr>
      </w:pPr>
      <w:r w:rsidRPr="00287A78">
        <w:rPr>
          <w:noProof/>
        </w:rPr>
        <w:lastRenderedPageBreak/>
        <w:t xml:space="preserve">Sarah Meilinda Alfarisy, Aswandi Bahar, Widiastuti3). “Pelaksanaan Kegiatan Pramuka Di Sd Negeri 164 Kelurahan Tuah Karya Kecamatan Tampan Kota Pekanbaru.” </w:t>
      </w:r>
      <w:r w:rsidRPr="00287A78">
        <w:rPr>
          <w:i/>
          <w:iCs/>
          <w:noProof/>
        </w:rPr>
        <w:t>Jurnal Pendidikan</w:t>
      </w:r>
      <w:r w:rsidRPr="00287A78">
        <w:rPr>
          <w:noProof/>
        </w:rPr>
        <w:t xml:space="preserve"> 01, No. 01 (2013): 1–15.</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Setiawan, Dwi Agus. “Optimalisasi Caracter Building Berbasis Kurikulum 2013 Dalam Kegiatan Ekstrakurikuler Pramuka Kecamatan Pagelaran Kabupaten Malang.” </w:t>
      </w:r>
      <w:r w:rsidRPr="00287A78">
        <w:rPr>
          <w:i/>
          <w:iCs/>
          <w:noProof/>
        </w:rPr>
        <w:t>AKSIOLOGIYA : Jurnal Pengabdian Kepada Masyarakat</w:t>
      </w:r>
      <w:r w:rsidRPr="00287A78">
        <w:rPr>
          <w:noProof/>
        </w:rPr>
        <w:t xml:space="preserve"> 2, No. 1 (2018): 22–32. Https://Doi.Org/10.30651/Aks.V2i1.1206.</w:t>
      </w:r>
    </w:p>
    <w:p w:rsidR="00014135" w:rsidRPr="00287A78" w:rsidRDefault="00463644" w:rsidP="00014135">
      <w:pPr>
        <w:widowControl w:val="0"/>
        <w:autoSpaceDE w:val="0"/>
        <w:autoSpaceDN w:val="0"/>
        <w:adjustRightInd w:val="0"/>
        <w:spacing w:before="80" w:after="40"/>
        <w:ind w:left="480" w:hanging="480"/>
        <w:jc w:val="both"/>
        <w:rPr>
          <w:noProof/>
        </w:rPr>
      </w:pPr>
      <w:r w:rsidRPr="00287A78">
        <w:rPr>
          <w:noProof/>
        </w:rPr>
        <w:t>Sidiq, Nur Rifai. “Penanaman Karakter Tanggung Jawab Terhadap Peserta Didik Dalam Kegiatan Ekstrakurikuler Pramuka Di Man 1 Panekan Magetan</w:t>
      </w:r>
      <w:r w:rsidR="00014135" w:rsidRPr="00287A78">
        <w:rPr>
          <w:noProof/>
        </w:rPr>
        <w:t xml:space="preserve">.” </w:t>
      </w:r>
      <w:r w:rsidR="00014135" w:rsidRPr="00287A78">
        <w:rPr>
          <w:i/>
          <w:iCs/>
          <w:noProof/>
        </w:rPr>
        <w:t>Laporan Skripsi</w:t>
      </w:r>
      <w:r w:rsidR="00014135" w:rsidRPr="00287A78">
        <w:rPr>
          <w:noProof/>
        </w:rPr>
        <w:t xml:space="preserve"> 6, No. 01 (2015): 1–65. Https://Doi.Org/10.1017/CBO9781107415324.004.</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Sriwahyuningsi. “Pengaruh Kegiatan Ekstrakurikuler Pramuka Terhadap Karakter Peserta Didik Di Mi Laikang Kecamatan Ma’rang Kabupaten Pangkep.” </w:t>
      </w:r>
      <w:r w:rsidRPr="00287A78">
        <w:rPr>
          <w:i/>
          <w:iCs/>
          <w:noProof/>
        </w:rPr>
        <w:t>Laporan Skripsi</w:t>
      </w:r>
      <w:r w:rsidRPr="00287A78">
        <w:rPr>
          <w:noProof/>
        </w:rPr>
        <w:t xml:space="preserve"> 1, No. 1 (2017): 1–124.</w:t>
      </w:r>
    </w:p>
    <w:p w:rsidR="00014135" w:rsidRDefault="00014135" w:rsidP="00014135">
      <w:pPr>
        <w:widowControl w:val="0"/>
        <w:autoSpaceDE w:val="0"/>
        <w:autoSpaceDN w:val="0"/>
        <w:adjustRightInd w:val="0"/>
        <w:spacing w:before="80" w:after="40"/>
        <w:ind w:left="480" w:hanging="480"/>
        <w:jc w:val="both"/>
        <w:rPr>
          <w:noProof/>
          <w:lang w:val="id-ID"/>
        </w:rPr>
      </w:pPr>
      <w:r w:rsidRPr="00287A78">
        <w:rPr>
          <w:noProof/>
        </w:rPr>
        <w:t>Sunardi. “</w:t>
      </w:r>
      <w:r w:rsidR="00463644" w:rsidRPr="00287A78">
        <w:rPr>
          <w:noProof/>
        </w:rPr>
        <w:t>Integrasi Karakter Kedisiplinan Dalam Kegiatan Ekstrakurikuler Pramuka Di Mts Negeri Gemolong Publikasi</w:t>
      </w:r>
      <w:r w:rsidRPr="00287A78">
        <w:rPr>
          <w:noProof/>
        </w:rPr>
        <w:t xml:space="preserve">.” </w:t>
      </w:r>
      <w:r w:rsidRPr="00287A78">
        <w:rPr>
          <w:i/>
          <w:iCs/>
          <w:noProof/>
        </w:rPr>
        <w:t>Jurnal Publikasi Ilmiah</w:t>
      </w:r>
      <w:r w:rsidRPr="00287A78">
        <w:rPr>
          <w:noProof/>
        </w:rPr>
        <w:t xml:space="preserve"> 01, No. 01 (2016): 1–19.</w:t>
      </w:r>
    </w:p>
    <w:p w:rsidR="00014135" w:rsidRPr="00EB3771" w:rsidRDefault="00014135" w:rsidP="00014135">
      <w:pPr>
        <w:spacing w:before="80" w:after="40"/>
        <w:ind w:left="720" w:hanging="720"/>
        <w:jc w:val="both"/>
        <w:rPr>
          <w:lang w:val="id-ID"/>
        </w:rPr>
      </w:pPr>
      <w:r w:rsidRPr="0053000E">
        <w:rPr>
          <w:lang w:val="id-ID"/>
        </w:rPr>
        <w:t>Trias Widiarto, “Pengembangan Karakter di Siplin dan Tanggung Jawab Siswa Melalui Eksrtakulikuler Pramuka”, PPL (Surakarta: 12 Febuari 2018) hlm. 4</w:t>
      </w:r>
    </w:p>
    <w:p w:rsidR="00014135" w:rsidRPr="00287A78" w:rsidRDefault="00014135" w:rsidP="00014135">
      <w:pPr>
        <w:widowControl w:val="0"/>
        <w:autoSpaceDE w:val="0"/>
        <w:autoSpaceDN w:val="0"/>
        <w:adjustRightInd w:val="0"/>
        <w:spacing w:before="80" w:after="40"/>
        <w:ind w:left="480" w:hanging="480"/>
        <w:jc w:val="both"/>
        <w:rPr>
          <w:noProof/>
        </w:rPr>
      </w:pPr>
      <w:r w:rsidRPr="00287A78">
        <w:rPr>
          <w:noProof/>
        </w:rPr>
        <w:t xml:space="preserve">Wildayanti. “Pengembangan Kecerdasan Emosional Melalui Kegiatan Ekstrakurikuler Peserta Didik Di Smp Negeri 1 Cempa Kabupaten Pinrang.” </w:t>
      </w:r>
      <w:r w:rsidRPr="00287A78">
        <w:rPr>
          <w:i/>
          <w:iCs/>
          <w:noProof/>
        </w:rPr>
        <w:t>Laporan Skripsi</w:t>
      </w:r>
      <w:r w:rsidRPr="00287A78">
        <w:rPr>
          <w:noProof/>
        </w:rPr>
        <w:t xml:space="preserve"> 01, No. 01 (2019): 1–112. Https://Doi.Org/10.1017/CBO9781107415324.004.</w:t>
      </w:r>
    </w:p>
    <w:p w:rsidR="002B5CA6" w:rsidRPr="004C7511" w:rsidRDefault="00014135" w:rsidP="004C7511">
      <w:pPr>
        <w:spacing w:before="80" w:after="40"/>
        <w:jc w:val="both"/>
      </w:pPr>
      <w:r>
        <w:rPr>
          <w:lang w:val="id-ID"/>
        </w:rPr>
        <w:fldChar w:fldCharType="end"/>
      </w:r>
      <w:bookmarkStart w:id="0" w:name="_GoBack"/>
      <w:bookmarkEnd w:id="0"/>
    </w:p>
    <w:sectPr w:rsidR="002B5CA6" w:rsidRPr="004C7511" w:rsidSect="001228E9">
      <w:headerReference w:type="even" r:id="rId8"/>
      <w:headerReference w:type="default" r:id="rId9"/>
      <w:footerReference w:type="even" r:id="rId10"/>
      <w:footerReference w:type="default" r:id="rId11"/>
      <w:pgSz w:w="9355" w:h="13325" w:orient="landscape"/>
      <w:pgMar w:top="1802" w:right="1253" w:bottom="1526" w:left="1350" w:header="1170" w:footer="965" w:gutter="0"/>
      <w:pgNumType w:start="63"/>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7C5F" w:rsidRDefault="001C7C5F">
      <w:r>
        <w:separator/>
      </w:r>
    </w:p>
  </w:endnote>
  <w:endnote w:type="continuationSeparator" w:id="0">
    <w:p w:rsidR="001C7C5F" w:rsidRDefault="001C7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AGaramond">
    <w:altName w:val="Times New Roman"/>
    <w:panose1 w:val="00000000000000000000"/>
    <w:charset w:val="00"/>
    <w:family w:val="roman"/>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05A8" w:rsidRPr="006A2E44" w:rsidRDefault="006305A8" w:rsidP="001A57ED">
    <w:pPr>
      <w:pStyle w:val="Footer"/>
      <w:framePr w:w="331" w:wrap="around" w:vAnchor="text" w:hAnchor="margin" w:xAlign="outside" w:y="6"/>
      <w:rPr>
        <w:rStyle w:val="PageNumber"/>
        <w:rFonts w:ascii="Times New Roman" w:hAnsi="Times New Roman"/>
        <w:sz w:val="20"/>
        <w:szCs w:val="20"/>
      </w:rPr>
    </w:pPr>
    <w:r w:rsidRPr="006A2E44">
      <w:rPr>
        <w:rStyle w:val="PageNumber"/>
        <w:rFonts w:ascii="Times New Roman" w:hAnsi="Times New Roman"/>
        <w:sz w:val="20"/>
        <w:szCs w:val="20"/>
      </w:rPr>
      <w:fldChar w:fldCharType="begin"/>
    </w:r>
    <w:r w:rsidRPr="006A2E44">
      <w:rPr>
        <w:rStyle w:val="PageNumber"/>
        <w:rFonts w:ascii="Times New Roman" w:hAnsi="Times New Roman"/>
        <w:sz w:val="20"/>
        <w:szCs w:val="20"/>
      </w:rPr>
      <w:instrText xml:space="preserve">PAGE  </w:instrText>
    </w:r>
    <w:r w:rsidRPr="006A2E44">
      <w:rPr>
        <w:rStyle w:val="PageNumber"/>
        <w:rFonts w:ascii="Times New Roman" w:hAnsi="Times New Roman"/>
        <w:sz w:val="20"/>
        <w:szCs w:val="20"/>
      </w:rPr>
      <w:fldChar w:fldCharType="separate"/>
    </w:r>
    <w:r w:rsidR="001228E9">
      <w:rPr>
        <w:rStyle w:val="PageNumber"/>
        <w:rFonts w:ascii="Times New Roman" w:hAnsi="Times New Roman"/>
        <w:sz w:val="20"/>
        <w:szCs w:val="20"/>
      </w:rPr>
      <w:t>74</w:t>
    </w:r>
    <w:r w:rsidRPr="006A2E44">
      <w:rPr>
        <w:rStyle w:val="PageNumber"/>
        <w:rFonts w:ascii="Times New Roman" w:hAnsi="Times New Roman"/>
        <w:sz w:val="20"/>
        <w:szCs w:val="20"/>
      </w:rPr>
      <w:fldChar w:fldCharType="end"/>
    </w:r>
  </w:p>
  <w:p w:rsidR="006305A8" w:rsidRPr="000C706D" w:rsidRDefault="006305A8" w:rsidP="006E35C3">
    <w:pPr>
      <w:pStyle w:val="FootnoteText"/>
      <w:ind w:firstLine="357"/>
      <w:jc w:val="right"/>
      <w:rPr>
        <w:rFonts w:ascii="Times New Roman" w:hAnsi="Times New Roman"/>
        <w:sz w:val="24"/>
        <w:szCs w:val="24"/>
      </w:rPr>
    </w:pPr>
    <w:r>
      <w:rPr>
        <w:rFonts w:ascii="Times New Roman" w:hAnsi="Times New Roman"/>
        <w:i/>
        <w:iCs/>
        <w:sz w:val="24"/>
        <w:szCs w:val="24"/>
        <w:lang w:eastAsia="x-none"/>
      </w:rPr>
      <w:t>Al Ta’dib</w:t>
    </w:r>
    <w:r w:rsidRPr="000C706D">
      <w:rPr>
        <w:rFonts w:ascii="Times New Roman" w:hAnsi="Times New Roman"/>
        <w:i/>
        <w:iCs/>
        <w:sz w:val="24"/>
        <w:szCs w:val="24"/>
      </w:rPr>
      <w:t xml:space="preserve">, </w:t>
    </w:r>
    <w:r w:rsidRPr="000C706D">
      <w:rPr>
        <w:rFonts w:ascii="Times New Roman" w:hAnsi="Times New Roman"/>
        <w:sz w:val="24"/>
        <w:szCs w:val="24"/>
      </w:rPr>
      <w:t>Vol.</w:t>
    </w:r>
    <w:r>
      <w:rPr>
        <w:rFonts w:ascii="Times New Roman" w:hAnsi="Times New Roman"/>
        <w:sz w:val="24"/>
        <w:szCs w:val="24"/>
        <w:lang w:eastAsia="x-none"/>
      </w:rPr>
      <w:t xml:space="preserve"> 11</w:t>
    </w:r>
    <w:r w:rsidRPr="000C706D">
      <w:rPr>
        <w:rFonts w:ascii="Times New Roman" w:hAnsi="Times New Roman"/>
        <w:sz w:val="24"/>
        <w:szCs w:val="24"/>
      </w:rPr>
      <w:t>, No.</w:t>
    </w:r>
    <w:r>
      <w:rPr>
        <w:rFonts w:ascii="Times New Roman" w:hAnsi="Times New Roman"/>
        <w:sz w:val="24"/>
        <w:szCs w:val="24"/>
        <w:lang w:eastAsia="x-none"/>
      </w:rPr>
      <w:t xml:space="preserve"> 1</w:t>
    </w:r>
    <w:r w:rsidRPr="000C706D">
      <w:rPr>
        <w:rFonts w:ascii="Times New Roman" w:hAnsi="Times New Roman"/>
        <w:sz w:val="24"/>
        <w:szCs w:val="24"/>
      </w:rPr>
      <w:t xml:space="preserve">, </w:t>
    </w:r>
    <w:r>
      <w:rPr>
        <w:rFonts w:ascii="Times New Roman" w:hAnsi="Times New Roman"/>
        <w:sz w:val="24"/>
        <w:szCs w:val="24"/>
      </w:rPr>
      <w:t>Maret 2021</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05A8" w:rsidRPr="006A2E44" w:rsidRDefault="006305A8" w:rsidP="001A57ED">
    <w:pPr>
      <w:pStyle w:val="Footer"/>
      <w:framePr w:w="341" w:wrap="around" w:vAnchor="text" w:hAnchor="page" w:x="7651" w:y="6"/>
      <w:rPr>
        <w:rStyle w:val="PageNumber"/>
        <w:rFonts w:ascii="Times New Roman" w:hAnsi="Times New Roman"/>
        <w:sz w:val="20"/>
        <w:szCs w:val="20"/>
      </w:rPr>
    </w:pPr>
    <w:r w:rsidRPr="006A2E44">
      <w:rPr>
        <w:rStyle w:val="PageNumber"/>
        <w:rFonts w:ascii="Times New Roman" w:hAnsi="Times New Roman"/>
        <w:sz w:val="20"/>
        <w:szCs w:val="20"/>
      </w:rPr>
      <w:fldChar w:fldCharType="begin"/>
    </w:r>
    <w:r w:rsidRPr="006A2E44">
      <w:rPr>
        <w:rStyle w:val="PageNumber"/>
        <w:rFonts w:ascii="Times New Roman" w:hAnsi="Times New Roman"/>
        <w:sz w:val="20"/>
        <w:szCs w:val="20"/>
      </w:rPr>
      <w:instrText xml:space="preserve">PAGE  </w:instrText>
    </w:r>
    <w:r w:rsidRPr="006A2E44">
      <w:rPr>
        <w:rStyle w:val="PageNumber"/>
        <w:rFonts w:ascii="Times New Roman" w:hAnsi="Times New Roman"/>
        <w:sz w:val="20"/>
        <w:szCs w:val="20"/>
      </w:rPr>
      <w:fldChar w:fldCharType="separate"/>
    </w:r>
    <w:r w:rsidR="001228E9">
      <w:rPr>
        <w:rStyle w:val="PageNumber"/>
        <w:rFonts w:ascii="Times New Roman" w:hAnsi="Times New Roman"/>
        <w:sz w:val="20"/>
        <w:szCs w:val="20"/>
      </w:rPr>
      <w:t>73</w:t>
    </w:r>
    <w:r w:rsidRPr="006A2E44">
      <w:rPr>
        <w:rStyle w:val="PageNumber"/>
        <w:rFonts w:ascii="Times New Roman" w:hAnsi="Times New Roman"/>
        <w:sz w:val="20"/>
        <w:szCs w:val="20"/>
      </w:rPr>
      <w:fldChar w:fldCharType="end"/>
    </w:r>
  </w:p>
  <w:p w:rsidR="006305A8" w:rsidRPr="0048751E" w:rsidRDefault="006305A8" w:rsidP="00C15466">
    <w:pPr>
      <w:pStyle w:val="FootnoteText"/>
      <w:ind w:right="360" w:firstLine="0"/>
      <w:jc w:val="left"/>
      <w:rPr>
        <w:rFonts w:ascii="Times New Roman" w:hAnsi="Times New Roman"/>
        <w:sz w:val="24"/>
        <w:szCs w:val="24"/>
      </w:rPr>
    </w:pPr>
    <w:r>
      <w:rPr>
        <w:rFonts w:ascii="Times New Roman" w:hAnsi="Times New Roman"/>
        <w:i/>
        <w:iCs/>
        <w:sz w:val="24"/>
        <w:szCs w:val="24"/>
      </w:rPr>
      <w:t>Al Ta’dib,</w:t>
    </w:r>
    <w:r w:rsidRPr="0048751E">
      <w:rPr>
        <w:rFonts w:ascii="Times New Roman" w:hAnsi="Times New Roman"/>
        <w:i/>
        <w:iCs/>
        <w:sz w:val="24"/>
        <w:szCs w:val="24"/>
      </w:rPr>
      <w:t xml:space="preserve"> </w:t>
    </w:r>
    <w:r w:rsidRPr="0048751E">
      <w:rPr>
        <w:rFonts w:ascii="Times New Roman" w:hAnsi="Times New Roman"/>
        <w:sz w:val="24"/>
        <w:szCs w:val="24"/>
      </w:rPr>
      <w:t xml:space="preserve">Vol. </w:t>
    </w:r>
    <w:r>
      <w:rPr>
        <w:rFonts w:ascii="Times New Roman" w:hAnsi="Times New Roman"/>
        <w:sz w:val="24"/>
        <w:szCs w:val="24"/>
      </w:rPr>
      <w:t>11</w:t>
    </w:r>
    <w:r>
      <w:rPr>
        <w:rFonts w:ascii="Times New Roman" w:hAnsi="Times New Roman"/>
        <w:sz w:val="24"/>
        <w:szCs w:val="24"/>
        <w:lang w:eastAsia="x-none"/>
      </w:rPr>
      <w:t>,</w:t>
    </w:r>
    <w:r w:rsidRPr="0048751E">
      <w:rPr>
        <w:rFonts w:ascii="Times New Roman" w:hAnsi="Times New Roman"/>
        <w:sz w:val="24"/>
        <w:szCs w:val="24"/>
      </w:rPr>
      <w:t xml:space="preserve"> No.</w:t>
    </w:r>
    <w:r>
      <w:rPr>
        <w:rFonts w:ascii="Times New Roman" w:hAnsi="Times New Roman"/>
        <w:sz w:val="24"/>
        <w:szCs w:val="24"/>
      </w:rPr>
      <w:t xml:space="preserve"> 1</w:t>
    </w:r>
    <w:r w:rsidRPr="0048751E">
      <w:rPr>
        <w:rFonts w:ascii="Times New Roman" w:hAnsi="Times New Roman"/>
        <w:sz w:val="24"/>
        <w:szCs w:val="24"/>
      </w:rPr>
      <w:t xml:space="preserve">, </w:t>
    </w:r>
    <w:r>
      <w:rPr>
        <w:rFonts w:ascii="Times New Roman" w:hAnsi="Times New Roman"/>
        <w:sz w:val="24"/>
        <w:szCs w:val="24"/>
      </w:rPr>
      <w:t>Maret</w:t>
    </w:r>
    <w:r>
      <w:rPr>
        <w:rFonts w:ascii="Times New Roman" w:hAnsi="Times New Roman"/>
        <w:sz w:val="24"/>
        <w:szCs w:val="24"/>
        <w:lang w:eastAsia="x-none"/>
      </w:rPr>
      <w:t xml:space="preserve"> </w:t>
    </w:r>
    <w:r>
      <w:rPr>
        <w:rFonts w:ascii="Times New Roman" w:hAnsi="Times New Roman"/>
        <w:sz w:val="24"/>
        <w:szCs w:val="24"/>
      </w:rPr>
      <w:t>202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7C5F" w:rsidRDefault="001C7C5F">
      <w:r>
        <w:separator/>
      </w:r>
    </w:p>
  </w:footnote>
  <w:footnote w:type="continuationSeparator" w:id="0">
    <w:p w:rsidR="001C7C5F" w:rsidRDefault="001C7C5F">
      <w:r>
        <w:continuationSeparator/>
      </w:r>
    </w:p>
  </w:footnote>
  <w:footnote w:id="1">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bstract":"The scout movement exists as a tool for the formation of character in the form of non-formal education activities in schools. Education scouting in SDIT Salsabila 2 Klaseman is an organization that is packaged in an attractive and fun activity but it also contains the values of education. Scouting Education held outdoors so as to provide an element of recreation for the students after a full day through a learning process. Scoutmaster provide games that contain elements of education combined with scouting material.","author":[{"dropping-particle":"","family":"Santoso","given":"Sedya","non-dropping-particle":"","parse-names":false,"suffix":""},{"dropping-particle":"","family":"Hikmah","given":"Afroh Nailil","non-dropping-particle":"","parse-names":false,"suffix":""}],"container-title":"Al-Bidayah","id":"ITEM-1","issue":"1","issued":{"date-parts":[["2015"]]},"page":"0085-0034","title":"Upaya pembentukan Karakter Siswa Melalui Kegiatan Ekstrakurikuler Pramuka di Sdit Salsabila 2 Klaseman Sinduharjo Ngaglik Sleman","type":"article-journal","volume":"7"},"uris":["http://www.mendeley.com/documents/?uuid=73abaef5-d2f0-4fcf-8ba7-2038ccab935e"]}],"mendeley":{"formattedCitation":"Sedya Santoso and Afroh Nailil Hikmah, “Upaya Pembentukan Karakter Siswa Melalui Kegiatan Ekstrakurikuler Pramuka Di Sdit Salsabila 2 Klaseman Sinduharjo Ngaglik Sleman,” &lt;i&gt;Al-Bidayah&lt;/i&gt; 7, no. 1 (2015): 0085–0034.","plainTextFormattedCitation":"Sedya Santoso and Afroh Nailil Hikmah, “Upaya Pembentukan Karakter Siswa Melalui Kegiatan Ekstrakurikuler Pramuka Di Sdit Salsabila 2 Klaseman Sinduharjo Ngaglik Sleman,” Al-Bidayah 7, no. 1 (2015): 0085–0034.","previouslyFormattedCitation":"Sedya Santoso and Afroh Nailil Hikmah, “Upaya Pembentukan Karakter Siswa Melalui Kegiatan Ekstrakurikuler Pramuka Di Sdit Salsabila 2 Klaseman Sinduharjo Ngaglik Sleman,” &lt;i&gt;Al-Bidayah&lt;/i&gt; 7, no. 1 (2015): 0085–0034."},"properties":{"noteIndex":1},"schema":"https://github.com/citation-style-language/schema/raw/master/csl-citation.json"}</w:instrText>
      </w:r>
      <w:r>
        <w:fldChar w:fldCharType="separate"/>
      </w:r>
      <w:r w:rsidRPr="00B816C9">
        <w:rPr>
          <w:noProof/>
        </w:rPr>
        <w:t xml:space="preserve">Sedya Santoso and Afroh Nailil Hikmah, “Upaya Pembentukan Karakter Siswa Melalui Kegiatan Ekstrakurikuler Pramuka Di Sdit Salsabila 2 Klaseman Sinduharjo Ngaglik Sleman,” </w:t>
      </w:r>
      <w:r w:rsidRPr="00B816C9">
        <w:rPr>
          <w:i/>
          <w:noProof/>
        </w:rPr>
        <w:t>Al-Bidayah</w:t>
      </w:r>
      <w:r w:rsidRPr="00B816C9">
        <w:rPr>
          <w:noProof/>
        </w:rPr>
        <w:t xml:space="preserve"> 7, no. 1 (2015): 0085–0034.</w:t>
      </w:r>
      <w:r>
        <w:fldChar w:fldCharType="end"/>
      </w:r>
    </w:p>
  </w:footnote>
  <w:footnote w:id="2">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Ikhsan","given":"Zainul","non-dropping-particle":"","parse-names":false,"suffix":""}],"container-title":"Laporan skripsi","id":"ITEM-1","issue":"01","issued":{"date-parts":[["2016"]]},"page":"1-88","title":"Menumbuhkan Kreativitas Peserta Didik melalui Kegiatan Ekstrakurikuler Pramuka di MTs Al-Islam Joresan Mlarak Ponorogo Tahun Pelajaran 2015/2016. Skripsi. Program Studi Pendidikan Agama Islam Jurusan Tarbiyah Sekolah Tinggi Agama Islam Negeri (STAIN) Pono","type":"article-journal","volume":"01"},"uris":["http://www.mendeley.com/documents/?uuid=cd3ff516-797e-4601-bd19-1627755ce56b"]}],"mendeley":{"formattedCitation":"Zainul Ikhsan, “Menumbuhkan Kreativitas Peserta Didik Melalui Kegiatan Ekstrakurikuler Pramuka Di MTs Al-Islam Joresan Mlarak Ponorogo Tahun Pelajaran 2015/2016. Skripsi. Program Studi Pendidikan Agama Islam Jurusan Tarbiyah Sekolah Tinggi Agama Islam Negeri (STAIN) Pono,” &lt;i&gt;Laporan Skripsi&lt;/i&gt; 01, no. 01 (2016): 1–88.","plainTextFormattedCitation":"Zainul Ikhsan, “Menumbuhkan Kreativitas Peserta Didik Melalui Kegiatan Ekstrakurikuler Pramuka Di MTs Al-Islam Joresan Mlarak Ponorogo Tahun Pelajaran 2015/2016. Skripsi. Program Studi Pendidikan Agama Islam Jurusan Tarbiyah Sekolah Tinggi Agama Islam Negeri (STAIN) Pono,” Laporan Skripsi 01, no. 01 (2016): 1–88.","previouslyFormattedCitation":"Zainul Ikhsan, “Menumbuhkan Kreativitas Peserta Didik Melalui Kegiatan Ekstrakurikuler Pramuka Di MTs Al-Islam Joresan Mlarak Ponorogo Tahun Pelajaran 2015/2016. Skripsi. Program Studi Pendidikan Agama Islam Jurusan Tarbiyah Sekolah Tinggi Agama Islam Negeri (STAIN) Pono,” &lt;i&gt;Laporan Skripsi&lt;/i&gt; 01, no. 01 (2016): 1–88."},"properties":{"noteIndex":2},"schema":"https://github.com/citation-style-language/schema/raw/master/csl-citation.json"}</w:instrText>
      </w:r>
      <w:r>
        <w:fldChar w:fldCharType="separate"/>
      </w:r>
      <w:r w:rsidRPr="00B816C9">
        <w:rPr>
          <w:noProof/>
        </w:rPr>
        <w:t xml:space="preserve">Zainul Ikhsan, “Menumbuhkan Kreativitas Peserta Didik Melalui Kegiatan Ekstrakurikuler Pramuka Di MTs Al-Islam Joresan Mlarak Ponorogo Tahun Pelajaran 2015/2016. Skripsi. Program Studi Pendidikan Agama Islam Jurusan Tarbiyah Sekolah Tinggi Agama Islam Negeri (STAIN) Pono,” </w:t>
      </w:r>
      <w:r w:rsidRPr="00B816C9">
        <w:rPr>
          <w:i/>
          <w:noProof/>
        </w:rPr>
        <w:t>Laporan Skripsi</w:t>
      </w:r>
      <w:r w:rsidRPr="00B816C9">
        <w:rPr>
          <w:noProof/>
        </w:rPr>
        <w:t xml:space="preserve"> 01, no. 01 (2016): 1–88.</w:t>
      </w:r>
      <w:r>
        <w:fldChar w:fldCharType="end"/>
      </w:r>
    </w:p>
  </w:footnote>
  <w:footnote w:id="3">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bstract":"Character education is an application process of etiquette value and religious into the students through knowledge, the application of the values to yourself, family and each friends into the teacher, environment and also into God Almighty. The development of the child in the age of the elementary school have increase. From the first only socialize with the family in the house and then grow up to know another people around him. The child in this age also know the digital style either in the house, friends, school and the environment. In the digital era it's not only positive impact but also negative impact. Scout extracurricular role where the extracurricular has activities contained in the basics of scouts to apply character values in the digital era","author":[{"dropping-particle":"","family":"Amreta","given":"Midya Yuli","non-dropping-particle":"","parse-names":false,"suffix":""},{"dropping-particle":"","family":"Pd","given":"M","non-dropping-particle":"","parse-names":false,"suffix":""}],"container-title":"Jurnal Pendidikan Islam","id":"ITEM-1","issue":"1","issued":{"date-parts":[["2018"]]},"page":"26-38","title":"Pengaruh Kegiatan Pramuka Terhadap Karakter Siswa Madrasah Ibtidaiyah Di Era Digital","type":"article-journal","volume":"3"},"uris":["http://www.mendeley.com/documents/?uuid=4fdcf030-353f-473f-a38b-6892c6688fdb"]}],"mendeley":{"formattedCitation":"Midya Yuli Amreta and M Pd, “Pengaruh Kegiatan Pramuka Terhadap Karakter Siswa Madrasah Ibtidaiyah Di Era Digital,” &lt;i&gt;Jurnal Pendidikan Islam&lt;/i&gt; 3, no. 1 (2018): 26–38.","plainTextFormattedCitation":"Midya Yuli Amreta and M Pd, “Pengaruh Kegiatan Pramuka Terhadap Karakter Siswa Madrasah Ibtidaiyah Di Era Digital,” Jurnal Pendidikan Islam 3, no. 1 (2018): 26–38.","previouslyFormattedCitation":"Midya Yuli Amreta and M Pd, “Pengaruh Kegiatan Pramuka Terhadap Karakter Siswa Madrasah Ibtidaiyah Di Era Digital,” &lt;i&gt;Jurnal Pendidikan Islam&lt;/i&gt; 3, no. 1 (2018): 26–38."},"properties":{"noteIndex":3},"schema":"https://github.com/citation-style-language/schema/raw/master/csl-citation.json"}</w:instrText>
      </w:r>
      <w:r>
        <w:fldChar w:fldCharType="separate"/>
      </w:r>
      <w:r w:rsidRPr="00B816C9">
        <w:rPr>
          <w:noProof/>
        </w:rPr>
        <w:t xml:space="preserve">Midya Yuli Amreta and M Pd, “Pengaruh Kegiatan Pramuka Terhadap Karakter Siswa Madrasah Ibtidaiyah Di Era Digital,” </w:t>
      </w:r>
      <w:r w:rsidRPr="00B816C9">
        <w:rPr>
          <w:i/>
          <w:noProof/>
        </w:rPr>
        <w:t>Jurnal Pendidikan Islam</w:t>
      </w:r>
      <w:r w:rsidRPr="00B816C9">
        <w:rPr>
          <w:noProof/>
        </w:rPr>
        <w:t xml:space="preserve"> 3, no. 1 (2018): 26–38.</w:t>
      </w:r>
      <w:r>
        <w:fldChar w:fldCharType="end"/>
      </w:r>
    </w:p>
  </w:footnote>
  <w:footnote w:id="4">
    <w:p w:rsidR="006305A8" w:rsidRPr="00287A78"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Nama","given":"Tanpa","non-dropping-particle":"","parse-names":false,"suffix":""}],"container-title":"Laporan skripsi","id":"ITEM-1","issue":"1","issued":{"date-parts":[["2014"]]},"page":"1-136","title":"MANAJEMEN KEGIATAN EKSTRAKURIKULER PRAMUKA DALAM MEMBENTUK KARAKTER SISWA Studi di SMPN se Kecamatan Tugu Mulyo","type":"article-journal","volume":"1"},"uris":["http://www.mendeley.com/documents/?uuid=6ceb24d2-3603-4e12-abec-d05602170310"]}],"mendeley":{"formattedCitation":"Tanpa Nama, “MANAJEMEN KEGIATAN EKSTRAKURIKULER PRAMUKA DALAM MEMBENTUK KARAKTER SISWA Studi Di SMPN Se Kecamatan Tugu Mulyo,” &lt;i&gt;Laporan Skripsi&lt;/i&gt; 1, no. 1 (2014): 1–136.","plainTextFormattedCitation":"Tanpa Nama, “MANAJEMEN KEGIATAN EKSTRAKURIKULER PRAMUKA DALAM MEMBENTUK KARAKTER SISWA Studi Di SMPN Se Kecamatan Tugu Mulyo,” Laporan Skripsi 1, no. 1 (2014): 1–136.","previouslyFormattedCitation":"Tanpa Nama, “MANAJEMEN KEGIATAN EKSTRAKURIKULER PRAMUKA DALAM MEMBENTUK KARAKTER SISWA Studi Di SMPN Se Kecamatan Tugu Mulyo,” &lt;i&gt;Laporan Skripsi&lt;/i&gt; 1, no. 1 (2014): 1–136."},"properties":{"noteIndex":4},"schema":"https://github.com/citation-style-language/schema/raw/master/csl-citation.json"}</w:instrText>
      </w:r>
      <w:r>
        <w:fldChar w:fldCharType="separate"/>
      </w:r>
      <w:r w:rsidRPr="00287A78">
        <w:rPr>
          <w:noProof/>
        </w:rPr>
        <w:t xml:space="preserve">Tanpa Nama, “Manajemen Kegiatan Ekstrakurikuler Pramuka Dalam </w:t>
      </w:r>
      <w:r>
        <w:rPr>
          <w:noProof/>
        </w:rPr>
        <w:t xml:space="preserve">Membentuk Karakter Siswa Studi </w:t>
      </w:r>
      <w:r>
        <w:rPr>
          <w:noProof/>
          <w:lang w:val="id-ID"/>
        </w:rPr>
        <w:t>d</w:t>
      </w:r>
      <w:r w:rsidRPr="00287A78">
        <w:rPr>
          <w:noProof/>
        </w:rPr>
        <w:t xml:space="preserve">i Smpn Se Kecamatan Tugu Mulyo,” </w:t>
      </w:r>
      <w:r w:rsidRPr="00287A78">
        <w:rPr>
          <w:i/>
          <w:noProof/>
        </w:rPr>
        <w:t>Laporan Skripsi</w:t>
      </w:r>
      <w:r w:rsidRPr="00287A78">
        <w:rPr>
          <w:noProof/>
        </w:rPr>
        <w:t xml:space="preserve"> 1, no. 1 (2014): 1–136.</w:t>
      </w:r>
      <w:r>
        <w:fldChar w:fldCharType="end"/>
      </w:r>
    </w:p>
  </w:footnote>
  <w:footnote w:id="5">
    <w:p w:rsidR="006305A8" w:rsidRPr="00287A78"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Rahman","given":"Abdul","non-dropping-particle":"","parse-names":false,"suffix":""}],"container-title":"Jurnal Pendidikan","id":"ITEM-1","issue":"01","issued":{"date-parts":[["2018"]]},"page":"1-14","title":"IMPLEMENTASI KEGIATAN EKSTRAKURIKULER BAGI PESERTA DIDIK TUNARUNGU DI SMPLB-B DHARMA WANITA SIDOARJO","type":"article-journal","volume":"01"},"uris":["http://www.mendeley.com/documents/?uuid=c1c1c1b6-7d86-4740-b167-1f3e1fb5a5c2"]}],"mendeley":{"formattedCitation":"Abdul Rahman, “IMPLEMENTASI KEGIATAN EKSTRAKURIKULER BAGI PESERTA DIDIK TUNARUNGU DI SMPLB-B DHARMA WANITA SIDOARJO,” &lt;i&gt;Jurnal Pendidikan&lt;/i&gt; 01, no. 01 (2018): 1–14.","plainTextFormattedCitation":"Abdul Rahman, “IMPLEMENTASI KEGIATAN EKSTRAKURIKULER BAGI PESERTA DIDIK TUNARUNGU DI SMPLB-B DHARMA WANITA SIDOARJO,” Jurnal Pendidikan 01, no. 01 (2018): 1–14.","previouslyFormattedCitation":"Abdul Rahman, “IMPLEMENTASI KEGIATAN EKSTRAKURIKULER BAGI PESERTA DIDIK TUNARUNGU DI SMPLB-B DHARMA WANITA SIDOARJO,” &lt;i&gt;Jurnal Pendidikan&lt;/i&gt; 01, no. 01 (2018): 1–14."},"properties":{"noteIndex":5},"schema":"https://github.com/citation-style-language/schema/raw/master/csl-citation.json"}</w:instrText>
      </w:r>
      <w:r>
        <w:fldChar w:fldCharType="separate"/>
      </w:r>
      <w:r w:rsidRPr="00287A78">
        <w:rPr>
          <w:noProof/>
        </w:rPr>
        <w:t xml:space="preserve">Abdul Rahman, “Implementasi Kegiatan Ekstrakurikuler Bagi Peserta Didik Tunarungu Di Smplb-B Dharma Wanita Sidoarjo,” </w:t>
      </w:r>
      <w:r w:rsidRPr="00287A78">
        <w:rPr>
          <w:i/>
          <w:noProof/>
        </w:rPr>
        <w:t>Jurnal Pendidikan</w:t>
      </w:r>
      <w:r w:rsidRPr="00287A78">
        <w:rPr>
          <w:noProof/>
        </w:rPr>
        <w:t xml:space="preserve"> 01, no. 01 (2018): 1–14.</w:t>
      </w:r>
      <w:r>
        <w:fldChar w:fldCharType="end"/>
      </w:r>
    </w:p>
  </w:footnote>
  <w:footnote w:id="6">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ffandi","given":"Mohammad Rizal","non-dropping-particle":"","parse-names":false,"suffix":""}],"container-title":"Laporan tesis","id":"ITEM-1","issue":"01","issued":{"date-parts":[["2016"]]},"page":"1-139","title":"PELAKSANAAN KEGIATAN EKSTRAKURIKULER PRAMUKA DALAM PEMBENTUKAN KARAKTER SISWA DI MI TASMIRIT TARBIYAH TRENGGALEK","type":"article-journal","volume":"01"},"uris":["http://www.mendeley.com/documents/?uuid=c64120c2-c2a1-4a62-951e-81d740293d92"]}],"mendeley":{"formattedCitation":"Mohammad Rizal Affandi, “PELAKSANAAN KEGIATAN EKSTRAKURIKULER PRAMUKA DALAM PEMBENTUKAN KARAKTER SISWA DI MI TASMIRIT TARBIYAH TRENGGALEK,” &lt;i&gt;Laporan Tesis&lt;/i&gt; 01, no. 01 (2016): 1–139.","plainTextFormattedCitation":"Mohammad Rizal Affandi, “PELAKSANAAN KEGIATAN EKSTRAKURIKULER PRAMUKA DALAM PEMBENTUKAN KARAKTER SISWA DI MI TASMIRIT TARBIYAH TRENGGALEK,” Laporan Tesis 01, no. 01 (2016): 1–139.","previouslyFormattedCitation":"Mohammad Rizal Affandi, “PELAKSANAAN KEGIATAN EKSTRAKURIKULER PRAMUKA DALAM PEMBENTUKAN KARAKTER SISWA DI MI TASMIRIT TARBIYAH TRENGGALEK,” &lt;i&gt;Laporan Tesis&lt;/i&gt; 01, no. 01 (2016): 1–139."},"properties":{"noteIndex":6},"schema":"https://github.com/citation-style-language/schema/raw/master/csl-citation.json"}</w:instrText>
      </w:r>
      <w:r>
        <w:fldChar w:fldCharType="separate"/>
      </w:r>
      <w:r w:rsidRPr="00B816C9">
        <w:rPr>
          <w:noProof/>
        </w:rPr>
        <w:t>Mohammad Rizal Affandi, “Pelaksanaan Kegiatan Ekstrakurikuler Pramuka Da</w:t>
      </w:r>
      <w:r>
        <w:rPr>
          <w:noProof/>
        </w:rPr>
        <w:t xml:space="preserve">lam Pembentukan Karakter Siswa </w:t>
      </w:r>
      <w:r>
        <w:rPr>
          <w:noProof/>
          <w:lang w:val="id-ID"/>
        </w:rPr>
        <w:t>d</w:t>
      </w:r>
      <w:r w:rsidRPr="00B816C9">
        <w:rPr>
          <w:noProof/>
        </w:rPr>
        <w:t xml:space="preserve">i MI Tasmirit Tarbiyah Trenggalek,” </w:t>
      </w:r>
      <w:r w:rsidRPr="00B816C9">
        <w:rPr>
          <w:i/>
          <w:noProof/>
        </w:rPr>
        <w:t>Laporan Tesis</w:t>
      </w:r>
      <w:r w:rsidRPr="00B816C9">
        <w:rPr>
          <w:noProof/>
        </w:rPr>
        <w:t xml:space="preserve"> 01, no. 01 (2016): 1–139.</w:t>
      </w:r>
      <w:r>
        <w:fldChar w:fldCharType="end"/>
      </w:r>
    </w:p>
  </w:footnote>
  <w:footnote w:id="7">
    <w:p w:rsidR="006305A8" w:rsidRPr="00B816C9" w:rsidRDefault="006305A8" w:rsidP="00014135">
      <w:pPr>
        <w:pStyle w:val="FootnoteText"/>
        <w:rPr>
          <w:lang w:val="id-ID"/>
        </w:rPr>
      </w:pPr>
      <w:r>
        <w:rPr>
          <w:rStyle w:val="FootnoteReference"/>
        </w:rPr>
        <w:footnoteRef/>
      </w:r>
      <w:r w:rsidRPr="00250A20">
        <w:rPr>
          <w:lang w:val="id-ID"/>
        </w:rPr>
        <w:t xml:space="preserve"> </w:t>
      </w:r>
      <w:r>
        <w:fldChar w:fldCharType="begin" w:fldLock="1"/>
      </w:r>
      <w:r w:rsidRPr="00250A20">
        <w:rPr>
          <w:lang w:val="id-ID"/>
        </w:rPr>
        <w:instrText>ADDIN CSL_CITATION {"citationItems":[{"id":"ITEM-1","itemData":{"author":[{"dropping-particle":"","family":"Sarah Meilinda Alfarisy, Aswandi Bahar","given":"Widiastuti3)","non-dropping-particle":"","parse-names":false,"suffix":""}],"container-title":"Jurnal Pendidikan","id":"ITEM-1","issue":"01","issued":{"date-parts":[["2013"]]},"page":"1-15","title":"PELAKSANAAN KEGIATAN PRAMUKA DI SD NEGERI 164 KELURAHAN TUAH KARYA KECAMATAN TAMPAN KOTA PEKANBARU","type":"article-journal","volume":"01"},"uris":["http://www.mendeley.com/documents/?uuid=684fee3e-a861-48d5-ab57-5a63e658ad6e"]}],"mendeley":{"formattedCitation":"Widiastuti3) Sarah Meilinda Alfarisy, Aswandi Bahar, “PELAKSANAAN KEGIATAN PRAMUKA DI SD NEGERI 164 KELURAHAN TUAH KARYA KECAMATAN TAMPAN KOTA PEKANBARU,” &lt;i&gt;Jurnal Pendidikan&lt;/i&gt; 01, no. 01 (2013): 1–15.","plainTextFormattedCitation":"Widiastuti3) Sarah Meilinda Alfarisy, Aswandi Bahar, “PELAKSANAAN KEGIATAN PRAMUKA DI SD NEGERI 164 KELURAHAN TUAH KARYA KECAMATAN TAMPAN KOTA PEKANBARU,” Jurnal Pendidikan 01, no. 01 (2013): 1–15.","previouslyFormattedCitation":"Widiastuti3) Sarah Meilinda Alfarisy, Aswandi Bahar, “PELAKSANAAN KEGIATAN PRAMUKA DI SD NEGERI 164 KELURAHAN TUAH KARYA KECAMATAN TAMPAN KOTA PEKANBARU,” &lt;i&gt;Jurnal Pendidikan&lt;/i&gt; 01, no. 01 (2013): 1–15."},"properties":{"noteIndex":7},"schema":"https://github.com/citation-style-language/schema/raw/master/csl-citation.json"}</w:instrText>
      </w:r>
      <w:r>
        <w:fldChar w:fldCharType="separate"/>
      </w:r>
      <w:r w:rsidRPr="00250A20">
        <w:rPr>
          <w:noProof/>
          <w:lang w:val="id-ID"/>
        </w:rPr>
        <w:t xml:space="preserve">Widiastuti3) Sarah Meilinda Alfarisy, Aswandi Bahar, “Pelaksanaan Kegiatan Pramuka Di Sd Negeri 164 Kelurahan Tuah Karya Kecamatan Tampan Kota Pekanbaru,” </w:t>
      </w:r>
      <w:r w:rsidRPr="00250A20">
        <w:rPr>
          <w:i/>
          <w:noProof/>
          <w:lang w:val="id-ID"/>
        </w:rPr>
        <w:t>Jurnal Pendidikan</w:t>
      </w:r>
      <w:r w:rsidRPr="00250A20">
        <w:rPr>
          <w:noProof/>
          <w:lang w:val="id-ID"/>
        </w:rPr>
        <w:t xml:space="preserve"> 01, no. 01 (2013): 1–15.</w:t>
      </w:r>
      <w:r>
        <w:fldChar w:fldCharType="end"/>
      </w:r>
    </w:p>
  </w:footnote>
  <w:footnote w:id="8">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ISBN":"2013104303111","author":[{"dropping-particle":"","family":"ERLANGGONO","given":"WIJANG","non-dropping-particle":"","parse-names":false,"suffix":""}],"id":"ITEM-1","issued":{"date-parts":[["2014"]]},"number-of-pages":"1-12","title":"STARTEGI PEMBENTUKAN KARAKTER SISWA MELALUI KEGIATAN EKSTRAKURIKULER PRAMUKA DI SDN JATIMULYO 1 MALANG","type":"book"},"uris":["http://www.mendeley.com/documents/?uuid=7d4096a3-3598-4e07-9755-86b4bc29f254"]}],"mendeley":{"formattedCitation":"WIJANG ERLANGGONO, &lt;i&gt;STARTEGI PEMBENTUKAN KARAKTER SISWA MELALUI KEGIATAN EKSTRAKURIKULER PRAMUKA DI SDN JATIMULYO 1 MALANG&lt;/i&gt;, 2014.","plainTextFormattedCitation":"WIJANG ERLANGGONO, STARTEGI PEMBENTUKAN KARAKTER SISWA MELALUI KEGIATAN EKSTRAKURIKULER PRAMUKA DI SDN JATIMULYO 1 MALANG, 2014.","previouslyFormattedCitation":"WIJANG ERLANGGONO, &lt;i&gt;STARTEGI PEMBENTUKAN KARAKTER SISWA MELALUI KEGIATAN EKSTRAKURIKULER PRAMUKA DI SDN JATIMULYO 1 MALANG&lt;/i&gt;, 2014."},"properties":{"noteIndex":8},"schema":"https://github.com/citation-style-language/schema/raw/master/csl-citation.json"}</w:instrText>
      </w:r>
      <w:r>
        <w:fldChar w:fldCharType="separate"/>
      </w:r>
      <w:r w:rsidR="00463644">
        <w:rPr>
          <w:noProof/>
        </w:rPr>
        <w:t>W</w:t>
      </w:r>
      <w:r w:rsidR="00463644" w:rsidRPr="00B816C9">
        <w:rPr>
          <w:noProof/>
        </w:rPr>
        <w:t xml:space="preserve">ijang Erlanggono, </w:t>
      </w:r>
      <w:r w:rsidR="00463644" w:rsidRPr="00B816C9">
        <w:rPr>
          <w:i/>
          <w:noProof/>
        </w:rPr>
        <w:t>Startegi Pembentukan Karakter Siswa Melalui Kegiatan Ekstrakurikuler Pramuka Di Sdn Jatimulyo 1 Malang</w:t>
      </w:r>
      <w:r w:rsidR="00463644" w:rsidRPr="00B816C9">
        <w:rPr>
          <w:noProof/>
        </w:rPr>
        <w:t xml:space="preserve">, </w:t>
      </w:r>
      <w:r w:rsidRPr="00B816C9">
        <w:rPr>
          <w:noProof/>
        </w:rPr>
        <w:t>2014.</w:t>
      </w:r>
      <w:r>
        <w:fldChar w:fldCharType="end"/>
      </w:r>
    </w:p>
  </w:footnote>
  <w:footnote w:id="9">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Putri","given":"Anggun Permata","non-dropping-particle":"","parse-names":false,"suffix":""}],"container-title":"Laporan skripsi","id":"ITEM-1","issue":"01","issued":{"date-parts":[["2019"]]},"page":"1-65","title":"Pembinaan karakter disiplin siswa pada kegiatan ekstrakurikuler pramuka (penelitian di smp negeri 2 banjarnegara)","type":"article-journal","volume":"01"},"uris":["http://www.mendeley.com/documents/?uuid=b97468d9-43bc-4ac1-9c14-4a347d911c83"]}],"mendeley":{"formattedCitation":"Anggun Permata Putri, “Pembinaan Karakter Disiplin Siswa Pada Kegiatan Ekstrakurikuler Pramuka (Penelitian Di Smp Negeri 2 Banjarnegara),” &lt;i&gt;Laporan Skripsi&lt;/i&gt; 01, no. 01 (2019): 1–65.","plainTextFormattedCitation":"Anggun Permata Putri, “Pembinaan Karakter Disiplin Siswa Pada Kegiatan Ekstrakurikuler Pramuka (Penelitian Di Smp Negeri 2 Banjarnegara),” Laporan Skripsi 01, no. 01 (2019): 1–65.","previouslyFormattedCitation":"Anggun Permata Putri, “Pembinaan Karakter Disiplin Siswa Pada Kegiatan Ekstrakurikuler Pramuka (Penelitian Di Smp Negeri 2 Banjarnegara),” &lt;i&gt;Laporan Skripsi&lt;/i&gt; 01, no. 01 (2019): 1–65."},"properties":{"noteIndex":9},"schema":"https://github.com/citation-style-language/schema/raw/master/csl-citation.json"}</w:instrText>
      </w:r>
      <w:r>
        <w:fldChar w:fldCharType="separate"/>
      </w:r>
      <w:r w:rsidRPr="00B816C9">
        <w:rPr>
          <w:noProof/>
        </w:rPr>
        <w:t xml:space="preserve">Anggun Permata Putri, “Pembinaan Karakter Disiplin Siswa Pada Kegiatan Ekstrakurikuler Pramuka (Penelitian Di Smp Negeri 2 Banjarnegara),” </w:t>
      </w:r>
      <w:r w:rsidRPr="00B816C9">
        <w:rPr>
          <w:i/>
          <w:noProof/>
        </w:rPr>
        <w:t>Laporan Skripsi</w:t>
      </w:r>
      <w:r w:rsidRPr="00B816C9">
        <w:rPr>
          <w:noProof/>
        </w:rPr>
        <w:t xml:space="preserve"> 01, no. 01 (2019): 1–65.</w:t>
      </w:r>
      <w:r>
        <w:fldChar w:fldCharType="end"/>
      </w:r>
    </w:p>
  </w:footnote>
  <w:footnote w:id="10">
    <w:p w:rsidR="006305A8" w:rsidRPr="00287A78" w:rsidRDefault="006305A8" w:rsidP="00014135">
      <w:pPr>
        <w:pStyle w:val="FootnoteText"/>
        <w:rPr>
          <w:lang w:val="id-ID"/>
        </w:rPr>
      </w:pPr>
      <w:r>
        <w:rPr>
          <w:rStyle w:val="FootnoteReference"/>
        </w:rPr>
        <w:footnoteRef/>
      </w:r>
      <w:r>
        <w:fldChar w:fldCharType="begin" w:fldLock="1"/>
      </w:r>
      <w:r w:rsidRPr="00250A20">
        <w:rPr>
          <w:lang w:val="id-ID"/>
        </w:rPr>
        <w:instrText>ADDIN CSL_CITATION {"citationItems":[{"id":"ITEM-1","itemData":{"author":[{"dropping-particle":"","family":"SRIWAHYUNINGSI","given":"","non-dropping-particle":"","parse-names":false,"suffix":""}],"container-title":"Laporan skripsi","id":"ITEM-1","issue":"1","issued":{"date-parts":[["2017"]]},"page":"1-124","title":"PENGARUH KEGIATAN EKSTRAKURIKULER PRAMUKA TERHADAP KARAKTER PESERTA DIDIK DI MI LAIKANG KECAMATAN MA’RANG KABUPATEN PANGKEP","type":"article-journal","volume":"1"},"uris":["http://www.mendeley.com/documents/?uuid=90459382-42ef-46b5-a24f-ab58e1d1fa1c"]}],"mendeley":{"formattedCitation":"SRIWAHYUNINGSI, “PENGARUH KEGIATAN EKSTRAKURIKULER PRAMUKA TERHADAP KARAKTER PESERTA DIDIK DI MI LAIKANG KECAMATAN MA’RANG KABUPATEN PANGKEP,” &lt;i&gt;Laporan Skripsi&lt;/i&gt; 1, no. 1 (2017): 1–124.","plainTextFormattedCitation":"SRIWAHYUNINGSI, “PENGARUH KEGIATAN EKSTRAKURIKULER PRAMUKA TERHADAP KARAKTER PESERTA DIDIK DI MI LAIKANG KECAMATAN MA’RANG KABUPATEN PANGKEP,” Laporan Skripsi 1, no. 1 (2017): 1–124.","previouslyFormattedCitation":"SRIWAHYUNINGSI, “PENGARUH KEGIATAN EKSTRAKURIKULER PRAMUKA TERHADAP KARAKTER PESERTA DIDIK DI MI LAIKANG KECAMATAN MA’RANG KABUPATEN PANGKEP,” &lt;i&gt;Laporan Skripsi&lt;/i&gt; 1, no. 1 (2017): 1–124."},"properties":{"noteIndex":10},"schema":"https://github.com/citation-style-language/schema/raw/master/csl-citation.json"}</w:instrText>
      </w:r>
      <w:r>
        <w:fldChar w:fldCharType="separate"/>
      </w:r>
      <w:r w:rsidRPr="00250A20">
        <w:rPr>
          <w:noProof/>
          <w:lang w:val="id-ID"/>
        </w:rPr>
        <w:t xml:space="preserve">sriwahyuningsi, “Pengaruh Kegiatan Ekstrakurikuler Pramuka Terhadap Karakter Peserta Didik </w:t>
      </w:r>
      <w:r>
        <w:rPr>
          <w:noProof/>
          <w:lang w:val="id-ID"/>
        </w:rPr>
        <w:t>d</w:t>
      </w:r>
      <w:r w:rsidRPr="00250A20">
        <w:rPr>
          <w:noProof/>
          <w:lang w:val="id-ID"/>
        </w:rPr>
        <w:t xml:space="preserve">i MI Laikang Kecamatan Ma’rang Kabupaten Pangkep,” </w:t>
      </w:r>
      <w:r w:rsidRPr="00250A20">
        <w:rPr>
          <w:i/>
          <w:noProof/>
          <w:lang w:val="id-ID"/>
        </w:rPr>
        <w:t>Laporan Skripsi</w:t>
      </w:r>
      <w:r w:rsidRPr="00250A20">
        <w:rPr>
          <w:noProof/>
          <w:lang w:val="id-ID"/>
        </w:rPr>
        <w:t xml:space="preserve"> 1, no. 1 (2017): 1–124.</w:t>
      </w:r>
      <w:r>
        <w:fldChar w:fldCharType="end"/>
      </w:r>
    </w:p>
  </w:footnote>
  <w:footnote w:id="11">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bstract":"- Penelitian ini bertujuan untuk mendeskripsikan tentang pembentukan dan pembinaan karakter siswa SMKN 3 Salatiga melalui kegiatan ekstrakurikuler pramuka pada tahun pelajaran 2018/2019. Subjek penelitian adalah siswa kelas X SMKN 3 Salatiga yang berjumlah 227 orang. Jenis penelitian deskriptif kualitatif, dengan teknik pengumpulan data menggunakan wawancara, observasi dan angket. Hasil penelitian menunjukkan bahwa karakter siswa yang dibentuk dan dibina dalam kegiatan ekstrakurikuler pramuka adalah karakter religius, cinta alam, peduli sesama, patriotisme, musyawarah, kerjasama, terampil, hemat disiplin, tanggungjawab, jujur, cinta tanah air. Program kegiatan pramuka yang dirancang dan dilaksanakan untuk membentuk dan membina karakter siswa tersebut meliputi latihan rutin, pemantaban bantara, Outbond, MA (Musyawarah Ambalan), perkemahan, tabur bunga, dan ETK (Estafet Tunas Kelapa). Keberhasilan pembentukan dan pembinaan karakter siswa melalui program kegiatan pramuka mencapai rata-rata 90.08% dengan kategori sangat baik.","author":[{"dropping-particle":"","family":"Intan Putri Setyani","given":"Nani Mediatati","non-dropping-particle":"","parse-names":false,"suffix":""}],"container-title":"Jurnal Pendidikan dan Pengabdian Masyarakat","id":"ITEM-1","issue":"3","issued":{"date-parts":[["2019"]]},"page":"353-361","title":"Pembentukan Dan Pembinaan Karakter Siswa Smkn 3 Salatiga Melalui Kegiatan Ekstrakurikuler Pramuka Pada Tahun Pelajaran 2018/2019","type":"article-journal","volume":"2"},"uris":["http://www.mendeley.com/documents/?uuid=ae5f96d4-0230-4f33-ae5a-a75f7d1ab199"]}],"mendeley":{"formattedCitation":"Nani Mediatati Intan Putri Setyani, “Pembentukan Dan Pembinaan Karakter Siswa Smkn 3 Salatiga Melalui Kegiatan Ekstrakurikuler Pramuka Pada Tahun Pelajaran 2018/2019,” &lt;i&gt;Jurnal Pendidikan Dan Pengabdian Masyarakat&lt;/i&gt; 2, no. 3 (2019): 353–61.","plainTextFormattedCitation":"Nani Mediatati Intan Putri Setyani, “Pembentukan Dan Pembinaan Karakter Siswa Smkn 3 Salatiga Melalui Kegiatan Ekstrakurikuler Pramuka Pada Tahun Pelajaran 2018/2019,” Jurnal Pendidikan Dan Pengabdian Masyarakat 2, no. 3 (2019): 353–61.","previouslyFormattedCitation":"Nani Mediatati Intan Putri Setyani, “Pembentukan Dan Pembinaan Karakter Siswa Smkn 3 Salatiga Melalui Kegiatan Ekstrakurikuler Pramuka Pada Tahun Pelajaran 2018/2019,” &lt;i&gt;Jurnal Pendidikan Dan Pengabdian Masyarakat&lt;/i&gt; 2, no. 3 (2019): 353–61."},"properties":{"noteIndex":11},"schema":"https://github.com/citation-style-language/schema/raw/master/csl-citation.json"}</w:instrText>
      </w:r>
      <w:r>
        <w:fldChar w:fldCharType="separate"/>
      </w:r>
      <w:r w:rsidRPr="00B816C9">
        <w:rPr>
          <w:noProof/>
        </w:rPr>
        <w:t xml:space="preserve">Nani Mediatati Intan Putri Setyani, “Pembentukan Dan Pembinaan Karakter Siswa Smkn 3 Salatiga Melalui Kegiatan Ekstrakurikuler Pramuka Pada Tahun Pelajaran 2018/2019,” </w:t>
      </w:r>
      <w:r w:rsidRPr="00B816C9">
        <w:rPr>
          <w:i/>
          <w:noProof/>
        </w:rPr>
        <w:t>Jurnal Pendidikan Dan Pengabdian Masyarakat</w:t>
      </w:r>
      <w:r w:rsidRPr="00B816C9">
        <w:rPr>
          <w:noProof/>
        </w:rPr>
        <w:t xml:space="preserve"> 2, no. 3 (2019): 353–61.</w:t>
      </w:r>
      <w:r>
        <w:fldChar w:fldCharType="end"/>
      </w:r>
    </w:p>
  </w:footnote>
  <w:footnote w:id="12">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Rafidah","given":"Siti","non-dropping-particle":"","parse-names":false,"suffix":""}],"container-title":"Laporan skripsi","id":"ITEM-1","issue":"01","issued":{"date-parts":[["2016"]]},"page":"1-100","title":"PERAN EKSTRAKURIKULER PRAMUKA DALAM PENDIDIKAN KARAKTER PESERTA DIDIK DI SD IDEA BARU KALASAN SLEMAN","type":"article-journal","volume":"01"},"uris":["http://www.mendeley.com/documents/?uuid=1bd420fb-ff14-4cde-a2b4-d04d0f1e6915"]}],"mendeley":{"formattedCitation":"Siti Rafidah, “PERAN EKSTRAKURIKULER PRAMUKA DALAM PENDIDIKAN KARAKTER PESERTA DIDIK DI SD IDEA BARU KALASAN SLEMAN,” &lt;i&gt;Laporan Skripsi&lt;/i&gt; 01, no. 01 (2016): 1–100.","plainTextFormattedCitation":"Siti Rafidah, “PERAN EKSTRAKURIKULER PRAMUKA DALAM PENDIDIKAN KARAKTER PESERTA DIDIK DI SD IDEA BARU KALASAN SLEMAN,” Laporan Skripsi 01, no. 01 (2016): 1–100.","previouslyFormattedCitation":"Siti Rafidah, “PERAN EKSTRAKURIKULER PRAMUKA DALAM PENDIDIKAN KARAKTER PESERTA DIDIK DI SD IDEA BARU KALASAN SLEMAN,” &lt;i&gt;Laporan Skripsi&lt;/i&gt; 01, no. 01 (2016): 1–100."},"properties":{"noteIndex":12},"schema":"https://github.com/citation-style-language/schema/raw/master/csl-citation.json"}</w:instrText>
      </w:r>
      <w:r>
        <w:fldChar w:fldCharType="separate"/>
      </w:r>
      <w:r w:rsidRPr="00B816C9">
        <w:rPr>
          <w:noProof/>
        </w:rPr>
        <w:t>Siti Rafidah, “Peran Ekstrakurikuler Pramuka Dalam Pen</w:t>
      </w:r>
      <w:r>
        <w:rPr>
          <w:noProof/>
        </w:rPr>
        <w:t xml:space="preserve">didikan Karakter Peserta Didik </w:t>
      </w:r>
      <w:r>
        <w:rPr>
          <w:noProof/>
          <w:lang w:val="id-ID"/>
        </w:rPr>
        <w:t>d</w:t>
      </w:r>
      <w:r w:rsidRPr="00B816C9">
        <w:rPr>
          <w:noProof/>
        </w:rPr>
        <w:t xml:space="preserve">i SD Idea Baru Kalasan Sleman,” </w:t>
      </w:r>
      <w:r w:rsidRPr="00B816C9">
        <w:rPr>
          <w:i/>
          <w:noProof/>
        </w:rPr>
        <w:t>Laporan Skripsi</w:t>
      </w:r>
      <w:r w:rsidRPr="00B816C9">
        <w:rPr>
          <w:noProof/>
        </w:rPr>
        <w:t xml:space="preserve"> 01, no. 01 (2016): 1–100.</w:t>
      </w:r>
      <w:r>
        <w:fldChar w:fldCharType="end"/>
      </w:r>
    </w:p>
  </w:footnote>
  <w:footnote w:id="13">
    <w:p w:rsidR="006305A8" w:rsidRPr="00B816C9" w:rsidRDefault="006305A8" w:rsidP="00014135">
      <w:pPr>
        <w:pStyle w:val="FootnoteText"/>
        <w:rPr>
          <w:lang w:val="id-ID"/>
        </w:rPr>
      </w:pPr>
      <w:r>
        <w:rPr>
          <w:rStyle w:val="FootnoteReference"/>
        </w:rPr>
        <w:footnoteRef/>
      </w:r>
      <w:r w:rsidRPr="00250A20">
        <w:rPr>
          <w:lang w:val="id-ID"/>
        </w:rPr>
        <w:t xml:space="preserve"> </w:t>
      </w:r>
      <w:r>
        <w:fldChar w:fldCharType="begin" w:fldLock="1"/>
      </w:r>
      <w:r w:rsidRPr="00250A20">
        <w:rPr>
          <w:lang w:val="id-ID"/>
        </w:rPr>
        <w:instrText>ADDIN CSL_CITATION {"citationItems":[{"id":"ITEM-1","itemData":{"author":[{"dropping-particle":"","family":"FIRDIYANSYAH","given":"M. IDRUS","non-dropping-particle":"","parse-names":false,"suffix":""}],"container-title":"Laporan skripsi","id":"ITEM-1","issue":"01","issued":{"date-parts":[["2013"]]},"page":"1-10","title":"MANAJEMEN PENDIDIKAN EKSTRAKULIKULER PRAMUKA DALAM MENINGKATKAN KEDISIPLINAN PESERTA DIDIK DI SEKOLAH DASAR ISLAM HIDAYATULLAH BANYUMANIK SEMARANG TAHUN AJARAN 2011/2012 SKRIPSI","type":"article-journal","volume":"01"},"uris":["http://www.mendeley.com/documents/?uuid=8a2f354c-05f1-4a17-8b3b-b70a22c79a70"]}],"mendeley":{"formattedCitation":"M. IDRUS FIRDIYANSYAH, “MANAJEMEN PENDIDIKAN EKSTRAKULIKULER PRAMUKA DALAM MENINGKATKAN KEDISIPLINAN PESERTA DIDIK DI SEKOLAH DASAR ISLAM HIDAYATULLAH BANYUMANIK SEMARANG TAHUN AJARAN 2011/2012 SKRIPSI,” &lt;i&gt;Laporan Skripsi&lt;/i&gt; 01, no. 01 (2013): 1–10.","plainTextFormattedCitation":"M. IDRUS FIRDIYANSYAH, “MANAJEMEN PENDIDIKAN EKSTRAKULIKULER PRAMUKA DALAM MENINGKATKAN KEDISIPLINAN PESERTA DIDIK DI SEKOLAH DASAR ISLAM HIDAYATULLAH BANYUMANIK SEMARANG TAHUN AJARAN 2011/2012 SKRIPSI,” Laporan Skripsi 01, no. 01 (2013): 1–10.","previouslyFormattedCitation":"M. IDRUS FIRDIYANSYAH, “MANAJEMEN PENDIDIKAN EKSTRAKULIKULER PRAMUKA DALAM MENINGKATKAN KEDISIPLINAN PESERTA DIDIK DI SEKOLAH DASAR ISLAM HIDAYATULLAH BANYUMANIK SEMARANG TAHUN AJARAN 2011/2012 SKRIPSI,” &lt;i&gt;Laporan Skripsi&lt;/i&gt; 01, no. 01 (2013): 1–10."},"properties":{"noteIndex":13},"schema":"https://github.com/citation-style-language/schema/raw/master/csl-citation.json"}</w:instrText>
      </w:r>
      <w:r>
        <w:fldChar w:fldCharType="separate"/>
      </w:r>
      <w:r w:rsidRPr="00250A20">
        <w:rPr>
          <w:noProof/>
          <w:lang w:val="id-ID"/>
        </w:rPr>
        <w:t xml:space="preserve">M. Idrus Firdiyansyah, “Manajemen Pendidikan Ekstrakulikuler Pramuka Dalam Meningkatkan Kedisiplinan Peserta Didik </w:t>
      </w:r>
      <w:r>
        <w:rPr>
          <w:noProof/>
          <w:lang w:val="id-ID"/>
        </w:rPr>
        <w:t>d</w:t>
      </w:r>
      <w:r w:rsidRPr="00250A20">
        <w:rPr>
          <w:noProof/>
          <w:lang w:val="id-ID"/>
        </w:rPr>
        <w:t xml:space="preserve">i Sekolah Dasar Islam Hidayatullah Banyumanik Semarang Tahun Ajaran 2011/2012 Skripsi,” </w:t>
      </w:r>
      <w:r w:rsidRPr="00250A20">
        <w:rPr>
          <w:i/>
          <w:noProof/>
          <w:lang w:val="id-ID"/>
        </w:rPr>
        <w:t>Laporan Skripsi</w:t>
      </w:r>
      <w:r w:rsidRPr="00250A20">
        <w:rPr>
          <w:noProof/>
          <w:lang w:val="id-ID"/>
        </w:rPr>
        <w:t xml:space="preserve"> 01, no. 01 (2013): 1–10.</w:t>
      </w:r>
      <w:r>
        <w:fldChar w:fldCharType="end"/>
      </w:r>
    </w:p>
  </w:footnote>
  <w:footnote w:id="14">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ffandi","given":"Mohammad Rizal","non-dropping-particle":"","parse-names":false,"suffix":""}],"container-title":"Laporan tesis","id":"ITEM-1","issue":"01","issued":{"date-parts":[["2016"]]},"page":"1-139","title":"PELAKSANAAN KEGIATAN EKSTRAKURIKULER PRAMUKA DALAM PEMBENTUKAN KARAKTER SISWA DI MI TASMIRIT TARBIYAH TRENGGALEK","type":"article-journal","volume":"01"},"uris":["http://www.mendeley.com/documents/?uuid=c64120c2-c2a1-4a62-951e-81d740293d92"]}],"mendeley":{"formattedCitation":"Affandi, “PELAKSANAAN KEGIATAN EKSTRAKURIKULER PRAMUKA DALAM PEMBENTUKAN KARAKTER SISWA DI MI TASMIRIT TARBIYAH TRENGGALEK.”","plainTextFormattedCitation":"Affandi, “PELAKSANAAN KEGIATAN EKSTRAKURIKULER PRAMUKA DALAM PEMBENTUKAN KARAKTER SISWA DI MI TASMIRIT TARBIYAH TRENGGALEK.”","previouslyFormattedCitation":"Affandi, “PELAKSANAAN KEGIATAN EKSTRAKURIKULER PRAMUKA DALAM PEMBENTUKAN KARAKTER SISWA DI MI TASMIRIT TARBIYAH TRENGGALEK.”"},"properties":{"noteIndex":14},"schema":"https://github.com/citation-style-language/schema/raw/master/csl-citation.json"}</w:instrText>
      </w:r>
      <w:r>
        <w:fldChar w:fldCharType="separate"/>
      </w:r>
      <w:r w:rsidRPr="00B816C9">
        <w:rPr>
          <w:noProof/>
        </w:rPr>
        <w:t>Affandi, “Pelaksanaan Kegiatan Ekstrakurikuler Pramuka Dalam Pembentukan Karakter Si</w:t>
      </w:r>
      <w:r>
        <w:rPr>
          <w:noProof/>
        </w:rPr>
        <w:t xml:space="preserve">swa </w:t>
      </w:r>
      <w:r>
        <w:rPr>
          <w:noProof/>
          <w:lang w:val="id-ID"/>
        </w:rPr>
        <w:t>d</w:t>
      </w:r>
      <w:r w:rsidRPr="00B816C9">
        <w:rPr>
          <w:noProof/>
        </w:rPr>
        <w:t>i MI Tasmirit Tarbiyah Trenggalek.”</w:t>
      </w:r>
      <w:r>
        <w:fldChar w:fldCharType="end"/>
      </w:r>
    </w:p>
  </w:footnote>
  <w:footnote w:id="15">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unardi","given":"","non-dropping-particle":"","parse-names":false,"suffix":""}],"container-title":"Jurnal Publikasi Ilmiah","id":"ITEM-1","issue":"01","issued":{"date-parts":[["2016"]]},"page":"1-19","title":"INTEGRASI KARAKTER KEDISIPLINAN DALAM KEGIATAN EKSTRAKURIKULER PRAMUKA DI MTs NEGERI GEMOLONG PUBLIKASI","type":"article-journal","volume":"01"},"uris":["http://www.mendeley.com/documents/?uuid=9f0c53c1-e49c-4577-adee-b1d6c83de885"]}],"mendeley":{"formattedCitation":"Sunardi, “INTEGRASI KARAKTER KEDISIPLINAN DALAM KEGIATAN EKSTRAKURIKULER PRAMUKA DI MTs NEGERI GEMOLONG PUBLIKASI,” &lt;i&gt;Jurnal Publikasi Ilmiah&lt;/i&gt; 01, no. 01 (2016): 1–19.","plainTextFormattedCitation":"Sunardi, “INTEGRASI KARAKTER KEDISIPLINAN DALAM KEGIATAN EKSTRAKURIKULER PRAMUKA DI MTs NEGERI GEMOLONG PUBLIKASI,” Jurnal Publikasi Ilmiah 01, no. 01 (2016): 1–19.","previouslyFormattedCitation":"Sunardi, “INTEGRASI KARAKTER KEDISIPLINAN DALAM KEGIATAN EKSTRAKURIKULER PRAMUKA DI MTs NEGERI GEMOLONG PUBLIKASI,” &lt;i&gt;Jurnal Publikasi Ilmiah&lt;/i&gt; 01, no. 01 (2016): 1–19."},"properties":{"noteIndex":15},"schema":"https://github.com/citation-style-language/schema/raw/master/csl-citation.json"}</w:instrText>
      </w:r>
      <w:r>
        <w:fldChar w:fldCharType="separate"/>
      </w:r>
      <w:r w:rsidRPr="00B816C9">
        <w:rPr>
          <w:noProof/>
        </w:rPr>
        <w:t>Sunardi, “Integrasi Karakter Kedisiplinan Dalam Ke</w:t>
      </w:r>
      <w:r>
        <w:rPr>
          <w:noProof/>
        </w:rPr>
        <w:t xml:space="preserve">giatan Ekstrakurikuler Pramuka </w:t>
      </w:r>
      <w:r>
        <w:rPr>
          <w:noProof/>
          <w:lang w:val="id-ID"/>
        </w:rPr>
        <w:t>d</w:t>
      </w:r>
      <w:r w:rsidRPr="00B816C9">
        <w:rPr>
          <w:noProof/>
        </w:rPr>
        <w:t xml:space="preserve">i MTs Negeri Gemolong Publikasi,” </w:t>
      </w:r>
      <w:r w:rsidRPr="00B816C9">
        <w:rPr>
          <w:i/>
          <w:noProof/>
        </w:rPr>
        <w:t>Jurnal Publikasi Ilmiah</w:t>
      </w:r>
      <w:r w:rsidRPr="00B816C9">
        <w:rPr>
          <w:noProof/>
        </w:rPr>
        <w:t xml:space="preserve"> 01, no. 01 (2016): 1–19.</w:t>
      </w:r>
      <w:r>
        <w:fldChar w:fldCharType="end"/>
      </w:r>
    </w:p>
  </w:footnote>
  <w:footnote w:id="16">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DOI":"10.30651/aks.v2i1.1206","ISSN":"25284967","abstract":"The purpose of this devotion is to optimize character building for students and teachers in SDN Karanguko 02 Kec Pagelaran kab. Poor. The benefit of this dedication is to improve the character of the elementary school according to the practice of practice in the extracurricular activities of the Boy Scouts, increasing the ability of partners to overcome the problems in handling the moral decline and social attitude of children in school and community. Increase partner knowledge that through extracurricular activities scout familiarize children in good behavior and good character. The methods undertaken in this program of devotion are through field visits and socialization, rigging training in scouts, morse password skills training, and mentoring activities and research reports konslutasi. The result of the program has shown that the partner has good response, active in the discussion and questioning, the partner is able to analyze the learning problem. The research result shows: first the training material in scouting activity containing character values, such as those in SDN Karangsuko 02 the material prioritizes to form the character of discipline and responsible. ","author":[{"dropping-particle":"","family":"Setiawan","given":"Dwi Agus","non-dropping-particle":"","parse-names":false,"suffix":""}],"container-title":"AKSIOLOGIYA : Jurnal Pengabdian Kepada Masyarakat","id":"ITEM-1","issue":"1","issued":{"date-parts":[["2018"]]},"page":"22-32","title":"Optimalisasi Caracter Building Berbasis Kurikulum 2013 Dalam Kegiatan Ekstrakurikuler Pramuka Kecamatan Pagelaran Kabupaten Malang","type":"article-journal","volume":"2"},"uris":["http://www.mendeley.com/documents/?uuid=682f8fb4-d9fb-4cb6-88ca-cbdb1bd5608a"]}],"mendeley":{"formattedCitation":"Dwi Agus Setiawan, “Optimalisasi Caracter Building Berbasis Kurikulum 2013 Dalam Kegiatan Ekstrakurikuler Pramuka Kecamatan Pagelaran Kabupaten Malang,” &lt;i&gt;AKSIOLOGIYA : Jurnal Pengabdian Kepada Masyarakat&lt;/i&gt; 2, no. 1 (2018): 22–32, https://doi.org/10.30651/aks.v2i1.1206.","plainTextFormattedCitation":"Dwi Agus Setiawan, “Optimalisasi Caracter Building Berbasis Kurikulum 2013 Dalam Kegiatan Ekstrakurikuler Pramuka Kecamatan Pagelaran Kabupaten Malang,” AKSIOLOGIYA : Jurnal Pengabdian Kepada Masyarakat 2, no. 1 (2018): 22–32, https://doi.org/10.30651/aks.v2i1.1206.","previouslyFormattedCitation":"Dwi Agus Setiawan, “Optimalisasi Caracter Building Berbasis Kurikulum 2013 Dalam Kegiatan Ekstrakurikuler Pramuka Kecamatan Pagelaran Kabupaten Malang,” &lt;i&gt;AKSIOLOGIYA : Jurnal Pengabdian Kepada Masyarakat&lt;/i&gt; 2, no. 1 (2018): 22–32, https://doi.org/10.30651/aks.v2i1.1206."},"properties":{"noteIndex":16},"schema":"https://github.com/citation-style-language/schema/raw/master/csl-citation.json"}</w:instrText>
      </w:r>
      <w:r>
        <w:fldChar w:fldCharType="separate"/>
      </w:r>
      <w:r w:rsidRPr="00B816C9">
        <w:rPr>
          <w:noProof/>
        </w:rPr>
        <w:t xml:space="preserve">Dwi Agus Setiawan, “Optimalisasi Caracter Building Berbasis Kurikulum 2013 Dalam Kegiatan Ekstrakurikuler Pramuka Kecamatan Pagelaran Kabupaten Malang,” </w:t>
      </w:r>
      <w:r w:rsidRPr="00B816C9">
        <w:rPr>
          <w:i/>
          <w:noProof/>
        </w:rPr>
        <w:t>AKSIOLOGIYA : Jurnal Pengabdian Kepada Masyarakat</w:t>
      </w:r>
      <w:r w:rsidRPr="00B816C9">
        <w:rPr>
          <w:noProof/>
        </w:rPr>
        <w:t xml:space="preserve"> 2, no. 1 (2018): 22–32, https://doi.org/10.30651/aks.v2i1.1206.</w:t>
      </w:r>
      <w:r>
        <w:fldChar w:fldCharType="end"/>
      </w:r>
    </w:p>
  </w:footnote>
  <w:footnote w:id="17">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hint="eastAsia"/>
        </w:rPr>
        <w:instrText>α</w:instrText>
      </w:r>
      <w: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DIQ","given":"NUR RIFAI","non-dropping-particle":"","parse-names":false,"suffix":""}],"container-title":"Laporan skripsi","id":"ITEM-1","issue":"01","issued":{"date-parts":[["2015"]]},"page":"1-65","title":"PENANAMAN KARAKTER TANGGUNG JAWAB TERHADAP PESERTA DIDIK DALAM KEGIATAN EKSTRAKURIKULER PRAMUKA DI MAN 1 PANEKAN MAGETAN","type":"article-journal","volume":"6"},"uris":["http://www.mendeley.com/documents/?uuid=90f1c8cc-50c1-4fb4-830a-f03ef43ec031"]}],"mendeley":{"formattedCitation":"NUR RIFAI SIDIQ, “PENANAMAN KARAKTER TANGGUNG JAWAB TERHADAP PESERTA DIDIK DALAM KEGIATAN EKSTRAKURIKULER PRAMUKA DI MAN 1 PANEKAN MAGETAN,” &lt;i&gt;Laporan Skripsi&lt;/i&gt; 6, no. 01 (2015): 1–65, https://doi.org/10.1017/CBO9781107415324.004.","plainTextFormattedCitation":"NUR RIFAI SIDIQ, “PENANAMAN KARAKTER TANGGUNG JAWAB TERHADAP PESERTA DIDIK DALAM KEGIATAN EKSTRAKURIKULER PRAMUKA DI MAN 1 PANEKAN MAGETAN,” Laporan Skripsi 6, no. 01 (2015): 1–65, https://doi.org/10.1017/CBO9781107415324.004.","previouslyFormattedCitation":"NUR RIFAI SIDIQ, “PENANAMAN KARAKTER TANGGUNG JAWAB TERHADAP PESERTA DIDIK DALAM KEGIATAN EKSTRAKURIKULER PRAMUKA DI MAN 1 PANEKAN MAGETAN,” &lt;i&gt;Laporan Skripsi&lt;/i&gt; 6, no. 01 (2015): 1–65, https://doi.org/10.1017/CBO9781107415324.004."},"properties":{"noteIndex":17},"schema":"https://github.com/citation-style-language/schema/raw/master/csl-citation.json"}</w:instrText>
      </w:r>
      <w:r>
        <w:fldChar w:fldCharType="separate"/>
      </w:r>
      <w:r w:rsidRPr="00B816C9">
        <w:rPr>
          <w:noProof/>
        </w:rPr>
        <w:t>nur Rifai Sidiq, “Penanaman Karakter Tanggun</w:t>
      </w:r>
      <w:r>
        <w:rPr>
          <w:noProof/>
        </w:rPr>
        <w:t xml:space="preserve">g Jawab Terhadap Peserta Didik </w:t>
      </w:r>
      <w:r>
        <w:rPr>
          <w:noProof/>
          <w:lang w:val="id-ID"/>
        </w:rPr>
        <w:t>d</w:t>
      </w:r>
      <w:r w:rsidRPr="00B816C9">
        <w:rPr>
          <w:noProof/>
        </w:rPr>
        <w:t xml:space="preserve">alam Kegiatan Ekstrakurikuler Pramuka Di Man 1 Panekan Magetan,” </w:t>
      </w:r>
      <w:r w:rsidRPr="00B816C9">
        <w:rPr>
          <w:i/>
          <w:noProof/>
        </w:rPr>
        <w:t>Laporan Skripsi</w:t>
      </w:r>
      <w:r w:rsidRPr="00B816C9">
        <w:rPr>
          <w:noProof/>
        </w:rPr>
        <w:t xml:space="preserve"> 6, no. 01 (2015): 1–65, https://doi.org/10.1017/CBO9781107415324.004.</w:t>
      </w:r>
      <w:r>
        <w:fldChar w:fldCharType="end"/>
      </w:r>
    </w:p>
  </w:footnote>
  <w:footnote w:id="18">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hint="eastAsia"/>
        </w:rPr>
        <w:instrText>α</w:instrText>
      </w:r>
      <w: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DAYANTI","given":"","non-dropping-particle":"","parse-names":false,"suffix":""}],"container-title":"Laporan skripsi","id":"ITEM-1","issue":"01","issued":{"date-parts":[["2019"]]},"page":"1-112","title":"PENGEMBANGAN KECERDASAN EMOSIONAL MELALUI KEGIATAN EKSTRAKURIKULER PESERTA DIDIK DI SMP NEGERI 1 CEMPA KABUPATEN PINRANG","type":"article-journal","volume":"01"},"uris":["http://www.mendeley.com/documents/?uuid=141c2694-7fac-4cfc-a21f-adfec031d649"]}],"mendeley":{"formattedCitation":"WILDAYANTI, “PENGEMBANGAN KECERDASAN EMOSIONAL MELALUI KEGIATAN EKSTRAKURIKULER PESERTA DIDIK DI SMP NEGERI 1 CEMPA KABUPATEN PINRANG,” &lt;i&gt;Laporan Skripsi&lt;/i&gt; 01, no. 01 (2019): 1–112, https://doi.org/10.1017/CBO9781107415324.004.","plainTextFormattedCitation":"WILDAYANTI, “PENGEMBANGAN KECERDASAN EMOSIONAL MELALUI KEGIATAN EKSTRAKURIKULER PESERTA DIDIK DI SMP NEGERI 1 CEMPA KABUPATEN PINRANG,” Laporan Skripsi 01, no. 01 (2019): 1–112, https://doi.org/10.1017/CBO9781107415324.004.","previouslyFormattedCitation":"WILDAYANTI, “PENGEMBANGAN KECERDASAN EMOSIONAL MELALUI KEGIATAN EKSTRAKURIKULER PESERTA DIDIK DI SMP NEGERI 1 CEMPA KABUPATEN PINRANG,” &lt;i&gt;Laporan Skripsi&lt;/i&gt; 01, no. 01 (2019): 1–112, https://doi.org/10.1017/CBO9781107415324.004."},"properties":{"noteIndex":18},"schema":"https://github.com/citation-style-language/schema/raw/master/csl-citation.json"}</w:instrText>
      </w:r>
      <w:r>
        <w:fldChar w:fldCharType="separate"/>
      </w:r>
      <w:r w:rsidRPr="00B816C9">
        <w:rPr>
          <w:noProof/>
        </w:rPr>
        <w:t xml:space="preserve">wildayanti, “Pengembangan Kecerdasan Emosional Melalui Kegiatan Ekstrakurikuler Peserta Didik Di Smp Negeri 1 Cempa Kabupaten Pinrang,” </w:t>
      </w:r>
      <w:r w:rsidRPr="00B816C9">
        <w:rPr>
          <w:i/>
          <w:noProof/>
        </w:rPr>
        <w:t>Laporan Skripsi</w:t>
      </w:r>
      <w:r w:rsidRPr="00B816C9">
        <w:rPr>
          <w:noProof/>
        </w:rPr>
        <w:t xml:space="preserve"> 01, no. 01 (2019): 1–112, https://doi.org/10.1017/CBO9781107415324.004.</w:t>
      </w:r>
      <w:r>
        <w:fldChar w:fldCharType="end"/>
      </w:r>
    </w:p>
  </w:footnote>
  <w:footnote w:id="19">
    <w:p w:rsidR="006305A8" w:rsidRDefault="006305A8" w:rsidP="00014135">
      <w:pPr>
        <w:pStyle w:val="FootnoteText"/>
      </w:pPr>
      <w:r>
        <w:rPr>
          <w:rStyle w:val="FootnoteReference"/>
        </w:rPr>
        <w:footnoteRef/>
      </w:r>
      <w:r>
        <w:t xml:space="preserve"> Arum Fatwa Khoiria, “Implementasi kebijakan pendidikan pramuka sebagai sarana membentuk karakter peserta didik”, Laporan Praktik Pengalaman Lapangan (Magelang: 17 September, 2014)</w:t>
      </w:r>
    </w:p>
  </w:footnote>
  <w:footnote w:id="20">
    <w:p w:rsidR="006305A8" w:rsidRPr="0053000E" w:rsidRDefault="006305A8" w:rsidP="00014135">
      <w:pPr>
        <w:pStyle w:val="FootnoteText"/>
        <w:ind w:firstLine="0"/>
        <w:rPr>
          <w:lang w:val="id-ID"/>
        </w:rPr>
      </w:pPr>
    </w:p>
  </w:footnote>
  <w:footnote w:id="21">
    <w:p w:rsidR="006305A8" w:rsidRDefault="006305A8" w:rsidP="00014135">
      <w:pPr>
        <w:pStyle w:val="FootnoteText"/>
      </w:pPr>
      <w:r>
        <w:rPr>
          <w:rStyle w:val="FootnoteReference"/>
        </w:rPr>
        <w:footnoteRef/>
      </w:r>
      <w:r>
        <w:t xml:space="preserve"> Trias Widiarto, “Pengembangan Karakter Di Siplin Dan Tanggung Jawab Siswa Melalui Eksrtakulikuler Pramuka”, PPL (Surakarta : 12 Febuari 2018) </w:t>
      </w:r>
    </w:p>
  </w:footnote>
  <w:footnote w:id="22">
    <w:p w:rsidR="006305A8" w:rsidRPr="00B816C9" w:rsidRDefault="006305A8" w:rsidP="00014135">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Irwanto &amp; Jatiningsih","given":"","non-dropping-particle":"","parse-names":false,"suffix":""}],"container-title":"Kajian Moral dan Kewarganegaraan","id":"ITEM-1","issued":{"date-parts":[["2013"]]},"page":"549-563","title":"Peranan Kegiatan Ekstrakurikuler Pramuka Dalam Membentuk Kedisiplinan Siswa di SMP Negeri 1 Sugio Kabupaten Lamongan","type":"article-journal","volume":"Nomor 1 Vo"},"uris":["http://www.mendeley.com/documents/?uuid=c1bf7b42-be00-4a81-aa3a-dfc5ce19c665"]}],"mendeley":{"formattedCitation":"Irwanto &amp; Jatiningsih, “Peranan Kegiatan Ekstrakurikuler Pramuka Dalam Membentuk Kedisiplinan Siswa Di SMP Negeri 1 Sugio Kabupaten Lamongan,” &lt;i&gt;Kajian Moral Dan Kewarganegaraan&lt;/i&gt; Nomor 1 Vo (2013): 549–63.","plainTextFormattedCitation":"Irwanto &amp; Jatiningsih, “Peranan Kegiatan Ekstrakurikuler Pramuka Dalam Membentuk Kedisiplinan Siswa Di SMP Negeri 1 Sugio Kabupaten Lamongan,” Kajian Moral Dan Kewarganegaraan Nomor 1 Vo (2013): 549–63.","previouslyFormattedCitation":"Irwanto &amp; Jatiningsih, “Peranan Kegiatan Ekstrakurikuler Pramuka Dalam Membentuk Kedisiplinan Siswa Di SMP Negeri 1 Sugio Kabupaten Lamongan,” &lt;i&gt;Kajian Moral Dan Kewarganegaraan&lt;/i&gt; Nomor 1 Vo (2013): 549–63."},"properties":{"noteIndex":22},"schema":"https://github.com/citation-style-language/schema/raw/master/csl-citation.json"}</w:instrText>
      </w:r>
      <w:r>
        <w:fldChar w:fldCharType="separate"/>
      </w:r>
      <w:r w:rsidRPr="00B816C9">
        <w:rPr>
          <w:noProof/>
        </w:rPr>
        <w:t xml:space="preserve">Irwanto &amp; Jatiningsih, “Peranan Kegiatan Ekstrakurikuler Pramuka Dalam Membentuk Kedisiplinan Siswa Di SMP Negeri 1 Sugio Kabupaten Lamongan,” </w:t>
      </w:r>
      <w:r w:rsidRPr="00B816C9">
        <w:rPr>
          <w:i/>
          <w:noProof/>
        </w:rPr>
        <w:t>Kajian Moral Dan Kewarganegaraan</w:t>
      </w:r>
      <w:r w:rsidRPr="00B816C9">
        <w:rPr>
          <w:noProof/>
        </w:rPr>
        <w:t xml:space="preserve"> Nomor 1 Vo (2013): 549–63.</w:t>
      </w:r>
      <w:r>
        <w:fldChar w:fldCharType="end"/>
      </w:r>
    </w:p>
  </w:footnote>
  <w:footnote w:id="23">
    <w:p w:rsidR="006305A8" w:rsidRDefault="006305A8" w:rsidP="00014135">
      <w:pPr>
        <w:pStyle w:val="FootnoteText"/>
      </w:pPr>
      <w:r>
        <w:rPr>
          <w:rStyle w:val="FootnoteReference"/>
        </w:rPr>
        <w:footnoteRef/>
      </w:r>
      <w:r>
        <w:t xml:space="preserve"> Arum Fatwa Khoiria, “Implementasi kebijakan pendidikan pramuka sebagai sarana membentuk karakter peserta didik”, Laporan Praktik Pengalaman Lapangan (Magelang: 17 September, 2014)</w:t>
      </w:r>
    </w:p>
  </w:footnote>
  <w:footnote w:id="24">
    <w:p w:rsidR="006305A8" w:rsidRDefault="006305A8" w:rsidP="00014135">
      <w:pPr>
        <w:pStyle w:val="FootnoteText"/>
      </w:pPr>
      <w:r>
        <w:rPr>
          <w:rStyle w:val="FootnoteReference"/>
        </w:rPr>
        <w:footnoteRef/>
      </w:r>
      <w:r>
        <w:t xml:space="preserve"> Buku saku kepramukaan halaman 39</w:t>
      </w:r>
    </w:p>
  </w:footnote>
  <w:footnote w:id="25">
    <w:p w:rsidR="006305A8" w:rsidRPr="00EB3771" w:rsidRDefault="006305A8" w:rsidP="00014135">
      <w:pPr>
        <w:pStyle w:val="FootnoteText"/>
        <w:rPr>
          <w:lang w:val="id-ID"/>
        </w:rPr>
      </w:pPr>
      <w:r>
        <w:rPr>
          <w:rStyle w:val="FootnoteReference"/>
        </w:rPr>
        <w:footnoteRef/>
      </w:r>
      <w:r>
        <w:t xml:space="preserve"> Trias Widiarto, “Pengembangan Karakter Di Siplin Dan Tanggung Jawab Siswa Melalui Eksrtakulikuler Pramuka”, PPL (Surakarta: 12 Febuari 2018) hlm. 4</w:t>
      </w:r>
    </w:p>
  </w:footnote>
  <w:footnote w:id="26">
    <w:p w:rsidR="006305A8" w:rsidRPr="00B816C9" w:rsidRDefault="006305A8" w:rsidP="00014135">
      <w:pPr>
        <w:pStyle w:val="FootnoteText"/>
        <w:rPr>
          <w:lang w:val="id-ID"/>
        </w:rPr>
      </w:pPr>
      <w:r>
        <w:rPr>
          <w:rStyle w:val="FootnoteReference"/>
        </w:rPr>
        <w:footnoteRef/>
      </w:r>
      <w:r w:rsidRPr="00250A20">
        <w:rPr>
          <w:lang w:val="id-ID"/>
        </w:rPr>
        <w:t xml:space="preserve"> </w:t>
      </w:r>
      <w:r>
        <w:fldChar w:fldCharType="begin" w:fldLock="1"/>
      </w:r>
      <w:r w:rsidRPr="00250A20">
        <w:rPr>
          <w:lang w:val="id-ID"/>
        </w:rPr>
        <w:instrText>ADDIN CSL_CITATION {"citationItems":[{"id":"ITEM-1","itemData":{"author":[{"dropping-particle":"","family":"Ningsih","given":"Aprilia Ngabekti","non-dropping-particle":"","parse-names":false,"suffix":""}],"container-title":"Laporan skripsi","id":"ITEM-1","issue":"01","issued":{"date-parts":[["2016"]]},"page":"1-17","title":"PENANAMAN KARAKTER DISIPLIN DAN MANDIRI MELALUI KEGIATAN EKSTRAKURIKULER PRAMUKA DI MI MIFTAHUS SHIBYAN NGADIRGO MIJEN SEMARANG Tahun 2015/2016","type":"article-journal","volume":"01"},"uris":["http://www.mendeley.com/documents/?uuid=2fa16ce3-f447-47af-9dbf-195d388f242a"]}],"mendeley":{"formattedCitation":"Aprilia Ngabekti Ningsih, “PENANAMAN KARAKTER DISIPLIN DAN MANDIRI MELALUI KEGIATAN EKSTRAKURIKULER PRAMUKA DI MI MIFTAHUS SHIBYAN NGADIRGO MIJEN SEMARANG Tahun 2015/2016,” &lt;i&gt;Laporan Skripsi&lt;/i&gt; 01, no. 01 (2016): 1–17.","plainTextFormattedCitation":"Aprilia Ngabekti Ningsih, “PENANAMAN KARAKTER DISIPLIN DAN MANDIRI MELALUI KEGIATAN EKSTRAKURIKULER PRAMUKA DI MI MIFTAHUS SHIBYAN NGADIRGO MIJEN SEMARANG Tahun 2015/2016,” Laporan Skripsi 01, no. 01 (2016): 1–17.","previouslyFormattedCitation":"Aprilia Ngabekti Ningsih, “PENANAMAN KARAKTER DISIPLIN DAN MANDIRI MELALUI KEGIATAN EKSTRAKURIKULER PRAMUKA DI MI MIFTAHUS SHIBYAN NGADIRGO MIJEN SEMARANG Tahun 2015/2016,” &lt;i&gt;Laporan Skripsi&lt;/i&gt; 01, no. 01 (2016): 1–17."},"properties":{"noteIndex":27},"schema":"https://github.com/citation-style-language/schema/raw/master/csl-citation.json"}</w:instrText>
      </w:r>
      <w:r>
        <w:fldChar w:fldCharType="separate"/>
      </w:r>
      <w:r w:rsidRPr="00250A20">
        <w:rPr>
          <w:noProof/>
          <w:lang w:val="id-ID"/>
        </w:rPr>
        <w:t xml:space="preserve">aprilia Ngabekti Ningsih, “Penanaman Karakter Disiplin Dan Mandiri Melalui Kegiatan Ekstrakurikuler Pramuka Di Mi Miftahus Shibyan Ngadirgo Mijen Semarang Tahun 2015/2016,” </w:t>
      </w:r>
      <w:r w:rsidRPr="00250A20">
        <w:rPr>
          <w:i/>
          <w:noProof/>
          <w:lang w:val="id-ID"/>
        </w:rPr>
        <w:t>Laporan Skripsi</w:t>
      </w:r>
      <w:r w:rsidRPr="00250A20">
        <w:rPr>
          <w:noProof/>
          <w:lang w:val="id-ID"/>
        </w:rPr>
        <w:t xml:space="preserve"> 01, no. 01 (2016): 1–17.</w:t>
      </w:r>
      <w:r>
        <w:fldChar w:fldCharType="end"/>
      </w:r>
    </w:p>
  </w:footnote>
  <w:footnote w:id="27">
    <w:p w:rsidR="006305A8" w:rsidRDefault="006305A8" w:rsidP="00014135">
      <w:pPr>
        <w:pStyle w:val="FootnoteText"/>
      </w:pPr>
      <w:r>
        <w:rPr>
          <w:rStyle w:val="FootnoteReference"/>
        </w:rPr>
        <w:footnoteRef/>
      </w:r>
      <w:r>
        <w:t xml:space="preserve"> Buku SKU kepramukaan halaman 9</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05A8" w:rsidRPr="00AE4822" w:rsidRDefault="006305A8" w:rsidP="00D567DC">
    <w:pPr>
      <w:pStyle w:val="Header"/>
      <w:rPr>
        <w:i/>
        <w:iCs/>
      </w:rPr>
    </w:pPr>
    <w:r>
      <w:rPr>
        <w:rFonts w:asciiTheme="majorBidi" w:hAnsiTheme="majorBidi" w:cstheme="majorBidi"/>
        <w:i/>
      </w:rPr>
      <w:t>Taseman, Dhofir, Indah</w:t>
    </w:r>
    <w:r w:rsidRPr="00AE4822">
      <w:rPr>
        <w:bCs/>
        <w:i/>
        <w:color w:val="000000"/>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05A8" w:rsidRPr="0048751E" w:rsidRDefault="006305A8" w:rsidP="002565E8">
    <w:pPr>
      <w:jc w:val="right"/>
      <w:rPr>
        <w:rStyle w:val="FootnoteReference"/>
        <w:rFonts w:ascii="Times New Roman" w:hAnsi="Times New Roman"/>
        <w:i/>
        <w:sz w:val="24"/>
        <w:vertAlign w:val="baseline"/>
      </w:rPr>
    </w:pPr>
    <w:r>
      <w:rPr>
        <w:i/>
      </w:rPr>
      <w:t>Peningkatan Kreati</w:t>
    </w:r>
    <w:r w:rsidR="004A4E3F">
      <w:rPr>
        <w:i/>
      </w:rPr>
      <w:t>f</w:t>
    </w:r>
    <w:r>
      <w:rPr>
        <w:i/>
      </w:rPr>
      <w:t xml:space="preserve">itas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85492B"/>
    <w:multiLevelType w:val="hybridMultilevel"/>
    <w:tmpl w:val="CFA0E342"/>
    <w:lvl w:ilvl="0" w:tplc="AB1611A8">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15:restartNumberingAfterBreak="0">
    <w:nsid w:val="0AAD3490"/>
    <w:multiLevelType w:val="hybridMultilevel"/>
    <w:tmpl w:val="FCD87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E5F63"/>
    <w:multiLevelType w:val="hybridMultilevel"/>
    <w:tmpl w:val="3BD0152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55E6969"/>
    <w:multiLevelType w:val="hybridMultilevel"/>
    <w:tmpl w:val="13146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4F6E13"/>
    <w:multiLevelType w:val="hybridMultilevel"/>
    <w:tmpl w:val="374CAD5C"/>
    <w:lvl w:ilvl="0" w:tplc="127C9DD0">
      <w:start w:val="1"/>
      <w:numFmt w:val="lowerLetter"/>
      <w:lvlText w:val="%1."/>
      <w:lvlJc w:val="left"/>
      <w:pPr>
        <w:tabs>
          <w:tab w:val="num" w:pos="1520"/>
        </w:tabs>
        <w:ind w:left="1520" w:hanging="360"/>
      </w:pPr>
      <w:rPr>
        <w:rFonts w:cs="Times New Roman" w:hint="default"/>
      </w:rPr>
    </w:lvl>
    <w:lvl w:ilvl="1" w:tplc="04090019">
      <w:start w:val="1"/>
      <w:numFmt w:val="lowerLetter"/>
      <w:lvlText w:val="%2."/>
      <w:lvlJc w:val="left"/>
      <w:pPr>
        <w:tabs>
          <w:tab w:val="num" w:pos="1520"/>
        </w:tabs>
        <w:ind w:left="1520" w:hanging="360"/>
      </w:pPr>
      <w:rPr>
        <w:rFonts w:cs="Times New Roman"/>
      </w:rPr>
    </w:lvl>
    <w:lvl w:ilvl="2" w:tplc="0409001B">
      <w:start w:val="1"/>
      <w:numFmt w:val="lowerRoman"/>
      <w:lvlText w:val="%3."/>
      <w:lvlJc w:val="right"/>
      <w:pPr>
        <w:tabs>
          <w:tab w:val="num" w:pos="2240"/>
        </w:tabs>
        <w:ind w:left="2240" w:hanging="180"/>
      </w:pPr>
      <w:rPr>
        <w:rFonts w:cs="Times New Roman"/>
      </w:rPr>
    </w:lvl>
    <w:lvl w:ilvl="3" w:tplc="0409000F">
      <w:start w:val="1"/>
      <w:numFmt w:val="decimal"/>
      <w:lvlText w:val="%4."/>
      <w:lvlJc w:val="left"/>
      <w:pPr>
        <w:tabs>
          <w:tab w:val="num" w:pos="2960"/>
        </w:tabs>
        <w:ind w:left="2960" w:hanging="360"/>
      </w:pPr>
      <w:rPr>
        <w:rFonts w:cs="Times New Roman"/>
      </w:rPr>
    </w:lvl>
    <w:lvl w:ilvl="4" w:tplc="04090019">
      <w:start w:val="1"/>
      <w:numFmt w:val="lowerLetter"/>
      <w:lvlText w:val="%5."/>
      <w:lvlJc w:val="left"/>
      <w:pPr>
        <w:tabs>
          <w:tab w:val="num" w:pos="3680"/>
        </w:tabs>
        <w:ind w:left="3680" w:hanging="360"/>
      </w:pPr>
      <w:rPr>
        <w:rFonts w:cs="Times New Roman"/>
      </w:rPr>
    </w:lvl>
    <w:lvl w:ilvl="5" w:tplc="0409001B">
      <w:start w:val="1"/>
      <w:numFmt w:val="lowerRoman"/>
      <w:lvlText w:val="%6."/>
      <w:lvlJc w:val="right"/>
      <w:pPr>
        <w:tabs>
          <w:tab w:val="num" w:pos="4400"/>
        </w:tabs>
        <w:ind w:left="4400" w:hanging="180"/>
      </w:pPr>
      <w:rPr>
        <w:rFonts w:cs="Times New Roman"/>
      </w:rPr>
    </w:lvl>
    <w:lvl w:ilvl="6" w:tplc="0409000F">
      <w:start w:val="1"/>
      <w:numFmt w:val="decimal"/>
      <w:lvlText w:val="%7."/>
      <w:lvlJc w:val="left"/>
      <w:pPr>
        <w:tabs>
          <w:tab w:val="num" w:pos="5120"/>
        </w:tabs>
        <w:ind w:left="5120" w:hanging="360"/>
      </w:pPr>
      <w:rPr>
        <w:rFonts w:cs="Times New Roman"/>
      </w:rPr>
    </w:lvl>
    <w:lvl w:ilvl="7" w:tplc="04090019">
      <w:start w:val="1"/>
      <w:numFmt w:val="lowerLetter"/>
      <w:lvlText w:val="%8."/>
      <w:lvlJc w:val="left"/>
      <w:pPr>
        <w:tabs>
          <w:tab w:val="num" w:pos="5840"/>
        </w:tabs>
        <w:ind w:left="5840" w:hanging="360"/>
      </w:pPr>
      <w:rPr>
        <w:rFonts w:cs="Times New Roman"/>
      </w:rPr>
    </w:lvl>
    <w:lvl w:ilvl="8" w:tplc="0409001B">
      <w:start w:val="1"/>
      <w:numFmt w:val="lowerRoman"/>
      <w:lvlText w:val="%9."/>
      <w:lvlJc w:val="right"/>
      <w:pPr>
        <w:tabs>
          <w:tab w:val="num" w:pos="6560"/>
        </w:tabs>
        <w:ind w:left="6560" w:hanging="180"/>
      </w:pPr>
      <w:rPr>
        <w:rFonts w:cs="Times New Roman"/>
      </w:rPr>
    </w:lvl>
  </w:abstractNum>
  <w:abstractNum w:abstractNumId="5" w15:restartNumberingAfterBreak="0">
    <w:nsid w:val="1E0C5CA0"/>
    <w:multiLevelType w:val="hybridMultilevel"/>
    <w:tmpl w:val="7D2A2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7B327C"/>
    <w:multiLevelType w:val="hybridMultilevel"/>
    <w:tmpl w:val="6DBE8E52"/>
    <w:lvl w:ilvl="0" w:tplc="0409000F">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9A14500"/>
    <w:multiLevelType w:val="hybridMultilevel"/>
    <w:tmpl w:val="FB102A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124C7B"/>
    <w:multiLevelType w:val="hybridMultilevel"/>
    <w:tmpl w:val="3DC2C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B56E8B"/>
    <w:multiLevelType w:val="hybridMultilevel"/>
    <w:tmpl w:val="7758EA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F604F7"/>
    <w:multiLevelType w:val="hybridMultilevel"/>
    <w:tmpl w:val="4DE013BE"/>
    <w:lvl w:ilvl="0" w:tplc="3F029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2553CC"/>
    <w:multiLevelType w:val="hybridMultilevel"/>
    <w:tmpl w:val="34949F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6A29D1"/>
    <w:multiLevelType w:val="hybridMultilevel"/>
    <w:tmpl w:val="0D7A8374"/>
    <w:lvl w:ilvl="0" w:tplc="E68C28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D157DB"/>
    <w:multiLevelType w:val="hybridMultilevel"/>
    <w:tmpl w:val="67A0EF46"/>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3A417ECA"/>
    <w:multiLevelType w:val="hybridMultilevel"/>
    <w:tmpl w:val="C8EA413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3A4F1B52"/>
    <w:multiLevelType w:val="hybridMultilevel"/>
    <w:tmpl w:val="C9D443E0"/>
    <w:lvl w:ilvl="0" w:tplc="3B9E845A">
      <w:start w:val="1"/>
      <w:numFmt w:val="upperLetter"/>
      <w:lvlText w:val="%1."/>
      <w:lvlJc w:val="left"/>
      <w:pPr>
        <w:ind w:left="2160" w:hanging="360"/>
      </w:pPr>
      <w:rPr>
        <w:rFonts w:ascii="Times New Roman" w:hAnsi="Times New Roman" w:cs="Times New Roman" w:hint="default"/>
        <w:sz w:val="24"/>
        <w:szCs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41B8620A"/>
    <w:multiLevelType w:val="hybridMultilevel"/>
    <w:tmpl w:val="5AD2B754"/>
    <w:lvl w:ilvl="0" w:tplc="824AD6EC">
      <w:start w:val="1"/>
      <w:numFmt w:val="decimal"/>
      <w:lvlText w:val="%1."/>
      <w:lvlJc w:val="left"/>
      <w:pPr>
        <w:ind w:left="1080" w:hanging="360"/>
      </w:pPr>
      <w:rPr>
        <w:rFonts w:asciiTheme="majorBidi" w:eastAsiaTheme="minorHAnsi" w:hAnsiTheme="majorBidi" w:cstheme="majorBidi"/>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C674E13"/>
    <w:multiLevelType w:val="hybridMultilevel"/>
    <w:tmpl w:val="50DEADC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4E637131"/>
    <w:multiLevelType w:val="hybridMultilevel"/>
    <w:tmpl w:val="3A2AD6E4"/>
    <w:lvl w:ilvl="0" w:tplc="120CAC5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4FCA2FB6"/>
    <w:multiLevelType w:val="hybridMultilevel"/>
    <w:tmpl w:val="76F4113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0" w15:restartNumberingAfterBreak="0">
    <w:nsid w:val="539B2917"/>
    <w:multiLevelType w:val="hybridMultilevel"/>
    <w:tmpl w:val="6180D938"/>
    <w:lvl w:ilvl="0" w:tplc="6726B62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4697CD4"/>
    <w:multiLevelType w:val="hybridMultilevel"/>
    <w:tmpl w:val="031CA01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581E4915"/>
    <w:multiLevelType w:val="hybridMultilevel"/>
    <w:tmpl w:val="DD56BE4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5A496F8D"/>
    <w:multiLevelType w:val="hybridMultilevel"/>
    <w:tmpl w:val="A732D14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5A87354F"/>
    <w:multiLevelType w:val="hybridMultilevel"/>
    <w:tmpl w:val="F4F895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B35566"/>
    <w:multiLevelType w:val="hybridMultilevel"/>
    <w:tmpl w:val="0AEA2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A20DEC"/>
    <w:multiLevelType w:val="hybridMultilevel"/>
    <w:tmpl w:val="1CF0760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6298387E"/>
    <w:multiLevelType w:val="hybridMultilevel"/>
    <w:tmpl w:val="71CC0EF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15:restartNumberingAfterBreak="0">
    <w:nsid w:val="63713C39"/>
    <w:multiLevelType w:val="hybridMultilevel"/>
    <w:tmpl w:val="56FA2926"/>
    <w:lvl w:ilvl="0" w:tplc="488A5C3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15:restartNumberingAfterBreak="0">
    <w:nsid w:val="64AB4BD0"/>
    <w:multiLevelType w:val="hybridMultilevel"/>
    <w:tmpl w:val="7834C3F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F620F9"/>
    <w:multiLevelType w:val="multilevel"/>
    <w:tmpl w:val="4AC85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A03310D"/>
    <w:multiLevelType w:val="hybridMultilevel"/>
    <w:tmpl w:val="C6BE0F34"/>
    <w:lvl w:ilvl="0" w:tplc="54966366">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2" w15:restartNumberingAfterBreak="0">
    <w:nsid w:val="6B766D71"/>
    <w:multiLevelType w:val="hybridMultilevel"/>
    <w:tmpl w:val="9C42378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C733CD5"/>
    <w:multiLevelType w:val="multilevel"/>
    <w:tmpl w:val="DF3ED3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C7C305B"/>
    <w:multiLevelType w:val="hybridMultilevel"/>
    <w:tmpl w:val="07BAEBC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6D7037E9"/>
    <w:multiLevelType w:val="hybridMultilevel"/>
    <w:tmpl w:val="06C2903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6F136DCE"/>
    <w:multiLevelType w:val="hybridMultilevel"/>
    <w:tmpl w:val="1B6A1C3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7" w15:restartNumberingAfterBreak="0">
    <w:nsid w:val="6F2F33D9"/>
    <w:multiLevelType w:val="hybridMultilevel"/>
    <w:tmpl w:val="7DA47A6C"/>
    <w:lvl w:ilvl="0" w:tplc="D5F8417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8" w15:restartNumberingAfterBreak="0">
    <w:nsid w:val="72310223"/>
    <w:multiLevelType w:val="hybridMultilevel"/>
    <w:tmpl w:val="AE4407D4"/>
    <w:lvl w:ilvl="0" w:tplc="558A28D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9" w15:restartNumberingAfterBreak="0">
    <w:nsid w:val="736F35BB"/>
    <w:multiLevelType w:val="hybridMultilevel"/>
    <w:tmpl w:val="0A60633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773E4499"/>
    <w:multiLevelType w:val="hybridMultilevel"/>
    <w:tmpl w:val="3BBAC852"/>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1" w15:restartNumberingAfterBreak="0">
    <w:nsid w:val="78617B43"/>
    <w:multiLevelType w:val="hybridMultilevel"/>
    <w:tmpl w:val="049E6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D67F46"/>
    <w:multiLevelType w:val="hybridMultilevel"/>
    <w:tmpl w:val="2742881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8"/>
  </w:num>
  <w:num w:numId="2">
    <w:abstractNumId w:val="31"/>
  </w:num>
  <w:num w:numId="3">
    <w:abstractNumId w:val="16"/>
  </w:num>
  <w:num w:numId="4">
    <w:abstractNumId w:val="21"/>
  </w:num>
  <w:num w:numId="5">
    <w:abstractNumId w:val="4"/>
  </w:num>
  <w:num w:numId="6">
    <w:abstractNumId w:val="32"/>
  </w:num>
  <w:num w:numId="7">
    <w:abstractNumId w:val="22"/>
  </w:num>
  <w:num w:numId="8">
    <w:abstractNumId w:val="39"/>
  </w:num>
  <w:num w:numId="9">
    <w:abstractNumId w:val="34"/>
  </w:num>
  <w:num w:numId="10">
    <w:abstractNumId w:val="35"/>
  </w:num>
  <w:num w:numId="11">
    <w:abstractNumId w:val="9"/>
  </w:num>
  <w:num w:numId="12">
    <w:abstractNumId w:val="5"/>
  </w:num>
  <w:num w:numId="13">
    <w:abstractNumId w:val="3"/>
  </w:num>
  <w:num w:numId="14">
    <w:abstractNumId w:val="6"/>
  </w:num>
  <w:num w:numId="15">
    <w:abstractNumId w:val="33"/>
  </w:num>
  <w:num w:numId="16">
    <w:abstractNumId w:val="30"/>
  </w:num>
  <w:num w:numId="17">
    <w:abstractNumId w:val="40"/>
  </w:num>
  <w:num w:numId="18">
    <w:abstractNumId w:val="26"/>
  </w:num>
  <w:num w:numId="19">
    <w:abstractNumId w:val="23"/>
  </w:num>
  <w:num w:numId="20">
    <w:abstractNumId w:val="14"/>
  </w:num>
  <w:num w:numId="21">
    <w:abstractNumId w:val="42"/>
  </w:num>
  <w:num w:numId="22">
    <w:abstractNumId w:val="28"/>
  </w:num>
  <w:num w:numId="23">
    <w:abstractNumId w:val="2"/>
  </w:num>
  <w:num w:numId="24">
    <w:abstractNumId w:val="37"/>
  </w:num>
  <w:num w:numId="25">
    <w:abstractNumId w:val="27"/>
  </w:num>
  <w:num w:numId="26">
    <w:abstractNumId w:val="38"/>
  </w:num>
  <w:num w:numId="27">
    <w:abstractNumId w:val="17"/>
  </w:num>
  <w:num w:numId="28">
    <w:abstractNumId w:val="0"/>
  </w:num>
  <w:num w:numId="29">
    <w:abstractNumId w:val="29"/>
  </w:num>
  <w:num w:numId="30">
    <w:abstractNumId w:val="24"/>
  </w:num>
  <w:num w:numId="31">
    <w:abstractNumId w:val="19"/>
  </w:num>
  <w:num w:numId="32">
    <w:abstractNumId w:val="36"/>
  </w:num>
  <w:num w:numId="33">
    <w:abstractNumId w:val="25"/>
  </w:num>
  <w:num w:numId="34">
    <w:abstractNumId w:val="8"/>
  </w:num>
  <w:num w:numId="35">
    <w:abstractNumId w:val="12"/>
  </w:num>
  <w:num w:numId="36">
    <w:abstractNumId w:val="10"/>
  </w:num>
  <w:num w:numId="37">
    <w:abstractNumId w:val="1"/>
  </w:num>
  <w:num w:numId="38">
    <w:abstractNumId w:val="20"/>
  </w:num>
  <w:num w:numId="39">
    <w:abstractNumId w:val="7"/>
  </w:num>
  <w:num w:numId="40">
    <w:abstractNumId w:val="11"/>
  </w:num>
  <w:num w:numId="41">
    <w:abstractNumId w:val="15"/>
  </w:num>
  <w:num w:numId="42">
    <w:abstractNumId w:val="13"/>
  </w:num>
  <w:num w:numId="43">
    <w:abstractNumId w:val="4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printTwoOnOne/>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3EB2"/>
    <w:rsid w:val="000019E7"/>
    <w:rsid w:val="00002C2B"/>
    <w:rsid w:val="000062F2"/>
    <w:rsid w:val="00014135"/>
    <w:rsid w:val="0001628A"/>
    <w:rsid w:val="00023B83"/>
    <w:rsid w:val="00026815"/>
    <w:rsid w:val="000278B8"/>
    <w:rsid w:val="00031E59"/>
    <w:rsid w:val="000336A6"/>
    <w:rsid w:val="0003627E"/>
    <w:rsid w:val="000368DF"/>
    <w:rsid w:val="00036D08"/>
    <w:rsid w:val="00037CE5"/>
    <w:rsid w:val="00040327"/>
    <w:rsid w:val="00040AB4"/>
    <w:rsid w:val="00041C63"/>
    <w:rsid w:val="00045AF8"/>
    <w:rsid w:val="00051D42"/>
    <w:rsid w:val="000523C5"/>
    <w:rsid w:val="00052CA8"/>
    <w:rsid w:val="0005421C"/>
    <w:rsid w:val="00056A57"/>
    <w:rsid w:val="00061705"/>
    <w:rsid w:val="000622E8"/>
    <w:rsid w:val="00070874"/>
    <w:rsid w:val="0007328C"/>
    <w:rsid w:val="000737CB"/>
    <w:rsid w:val="00073805"/>
    <w:rsid w:val="00083810"/>
    <w:rsid w:val="00086E31"/>
    <w:rsid w:val="000874E5"/>
    <w:rsid w:val="000A5651"/>
    <w:rsid w:val="000A671E"/>
    <w:rsid w:val="000A6C34"/>
    <w:rsid w:val="000B6E40"/>
    <w:rsid w:val="000B794B"/>
    <w:rsid w:val="000C3365"/>
    <w:rsid w:val="000C438B"/>
    <w:rsid w:val="000C45B0"/>
    <w:rsid w:val="000C479D"/>
    <w:rsid w:val="000C53FB"/>
    <w:rsid w:val="000C6510"/>
    <w:rsid w:val="000C6898"/>
    <w:rsid w:val="000C706D"/>
    <w:rsid w:val="000C7FD3"/>
    <w:rsid w:val="000D1A12"/>
    <w:rsid w:val="000D2516"/>
    <w:rsid w:val="000F1F13"/>
    <w:rsid w:val="000F26F4"/>
    <w:rsid w:val="000F29D7"/>
    <w:rsid w:val="000F3259"/>
    <w:rsid w:val="000F6F42"/>
    <w:rsid w:val="00102F94"/>
    <w:rsid w:val="00105E51"/>
    <w:rsid w:val="00107F57"/>
    <w:rsid w:val="0011284B"/>
    <w:rsid w:val="001166AE"/>
    <w:rsid w:val="001203AC"/>
    <w:rsid w:val="001208C6"/>
    <w:rsid w:val="001220DE"/>
    <w:rsid w:val="001228E9"/>
    <w:rsid w:val="00124F66"/>
    <w:rsid w:val="00125A8C"/>
    <w:rsid w:val="00132114"/>
    <w:rsid w:val="00137528"/>
    <w:rsid w:val="00141C01"/>
    <w:rsid w:val="001459F2"/>
    <w:rsid w:val="00146782"/>
    <w:rsid w:val="00146AB7"/>
    <w:rsid w:val="00147287"/>
    <w:rsid w:val="001516B3"/>
    <w:rsid w:val="001533B1"/>
    <w:rsid w:val="0015692C"/>
    <w:rsid w:val="001577E4"/>
    <w:rsid w:val="001606C0"/>
    <w:rsid w:val="001667D6"/>
    <w:rsid w:val="0016766E"/>
    <w:rsid w:val="00167989"/>
    <w:rsid w:val="00167F7C"/>
    <w:rsid w:val="001724B9"/>
    <w:rsid w:val="001730B8"/>
    <w:rsid w:val="001767FB"/>
    <w:rsid w:val="00181D0E"/>
    <w:rsid w:val="00182B10"/>
    <w:rsid w:val="00183C1D"/>
    <w:rsid w:val="001866E1"/>
    <w:rsid w:val="00187C66"/>
    <w:rsid w:val="00191FB6"/>
    <w:rsid w:val="00194990"/>
    <w:rsid w:val="001A08B7"/>
    <w:rsid w:val="001A3AD1"/>
    <w:rsid w:val="001A57ED"/>
    <w:rsid w:val="001A69EF"/>
    <w:rsid w:val="001A6FA2"/>
    <w:rsid w:val="001A74D8"/>
    <w:rsid w:val="001B000C"/>
    <w:rsid w:val="001B1A66"/>
    <w:rsid w:val="001B24C3"/>
    <w:rsid w:val="001B29FB"/>
    <w:rsid w:val="001B4B9F"/>
    <w:rsid w:val="001B5B81"/>
    <w:rsid w:val="001C1CCA"/>
    <w:rsid w:val="001C46AB"/>
    <w:rsid w:val="001C5FAF"/>
    <w:rsid w:val="001C7C5F"/>
    <w:rsid w:val="001D1525"/>
    <w:rsid w:val="001D15BF"/>
    <w:rsid w:val="001D2326"/>
    <w:rsid w:val="001D2886"/>
    <w:rsid w:val="001E5300"/>
    <w:rsid w:val="001F070F"/>
    <w:rsid w:val="001F0C93"/>
    <w:rsid w:val="001F41EE"/>
    <w:rsid w:val="001F7B20"/>
    <w:rsid w:val="00200253"/>
    <w:rsid w:val="002020FE"/>
    <w:rsid w:val="00202C58"/>
    <w:rsid w:val="00204139"/>
    <w:rsid w:val="00205A35"/>
    <w:rsid w:val="002065C2"/>
    <w:rsid w:val="002069A4"/>
    <w:rsid w:val="002077CE"/>
    <w:rsid w:val="00210011"/>
    <w:rsid w:val="002178B9"/>
    <w:rsid w:val="00222A2F"/>
    <w:rsid w:val="002241CA"/>
    <w:rsid w:val="00224415"/>
    <w:rsid w:val="00226242"/>
    <w:rsid w:val="00230054"/>
    <w:rsid w:val="00230CA5"/>
    <w:rsid w:val="002318C5"/>
    <w:rsid w:val="00234AFF"/>
    <w:rsid w:val="00236B56"/>
    <w:rsid w:val="002412E5"/>
    <w:rsid w:val="00242F95"/>
    <w:rsid w:val="0024332A"/>
    <w:rsid w:val="00246073"/>
    <w:rsid w:val="00250021"/>
    <w:rsid w:val="00250A20"/>
    <w:rsid w:val="002565E8"/>
    <w:rsid w:val="00256F48"/>
    <w:rsid w:val="00256FE2"/>
    <w:rsid w:val="00262433"/>
    <w:rsid w:val="00263C5A"/>
    <w:rsid w:val="00264473"/>
    <w:rsid w:val="00266E14"/>
    <w:rsid w:val="002672A1"/>
    <w:rsid w:val="0027110E"/>
    <w:rsid w:val="002714D0"/>
    <w:rsid w:val="00272A34"/>
    <w:rsid w:val="00272CAC"/>
    <w:rsid w:val="00276E18"/>
    <w:rsid w:val="00280EEC"/>
    <w:rsid w:val="002816B9"/>
    <w:rsid w:val="00283573"/>
    <w:rsid w:val="0028478E"/>
    <w:rsid w:val="00287EBC"/>
    <w:rsid w:val="0029047F"/>
    <w:rsid w:val="002963C6"/>
    <w:rsid w:val="002A0913"/>
    <w:rsid w:val="002A0DBC"/>
    <w:rsid w:val="002A1FC3"/>
    <w:rsid w:val="002A5995"/>
    <w:rsid w:val="002A60D6"/>
    <w:rsid w:val="002B5CA6"/>
    <w:rsid w:val="002C2BD6"/>
    <w:rsid w:val="002C4A1E"/>
    <w:rsid w:val="002C62CD"/>
    <w:rsid w:val="002D1843"/>
    <w:rsid w:val="002D6C13"/>
    <w:rsid w:val="002E2B4C"/>
    <w:rsid w:val="002E3AB1"/>
    <w:rsid w:val="002E7679"/>
    <w:rsid w:val="002F3791"/>
    <w:rsid w:val="002F456B"/>
    <w:rsid w:val="002F45F2"/>
    <w:rsid w:val="002F68F4"/>
    <w:rsid w:val="00302EEF"/>
    <w:rsid w:val="00303944"/>
    <w:rsid w:val="00303C1A"/>
    <w:rsid w:val="00305910"/>
    <w:rsid w:val="00305999"/>
    <w:rsid w:val="00311DD7"/>
    <w:rsid w:val="003164CC"/>
    <w:rsid w:val="003310BF"/>
    <w:rsid w:val="00331899"/>
    <w:rsid w:val="0033205D"/>
    <w:rsid w:val="00333CD2"/>
    <w:rsid w:val="003352DB"/>
    <w:rsid w:val="00335B42"/>
    <w:rsid w:val="0033705F"/>
    <w:rsid w:val="00340531"/>
    <w:rsid w:val="003405F9"/>
    <w:rsid w:val="00341CE0"/>
    <w:rsid w:val="003456C4"/>
    <w:rsid w:val="003459C9"/>
    <w:rsid w:val="003474C7"/>
    <w:rsid w:val="00352F55"/>
    <w:rsid w:val="00355700"/>
    <w:rsid w:val="00357672"/>
    <w:rsid w:val="00370543"/>
    <w:rsid w:val="00371704"/>
    <w:rsid w:val="00371935"/>
    <w:rsid w:val="00372716"/>
    <w:rsid w:val="00374940"/>
    <w:rsid w:val="00376837"/>
    <w:rsid w:val="00377CB8"/>
    <w:rsid w:val="003809F7"/>
    <w:rsid w:val="00380C54"/>
    <w:rsid w:val="00396282"/>
    <w:rsid w:val="003A3183"/>
    <w:rsid w:val="003A319C"/>
    <w:rsid w:val="003A3D97"/>
    <w:rsid w:val="003A4449"/>
    <w:rsid w:val="003A4FD6"/>
    <w:rsid w:val="003A6615"/>
    <w:rsid w:val="003C3182"/>
    <w:rsid w:val="003C4AE0"/>
    <w:rsid w:val="003D1B6F"/>
    <w:rsid w:val="003D3B1E"/>
    <w:rsid w:val="003D797A"/>
    <w:rsid w:val="003D7BBA"/>
    <w:rsid w:val="003E024A"/>
    <w:rsid w:val="003E670E"/>
    <w:rsid w:val="003F199D"/>
    <w:rsid w:val="003F6133"/>
    <w:rsid w:val="003F6477"/>
    <w:rsid w:val="003F7A15"/>
    <w:rsid w:val="00400B33"/>
    <w:rsid w:val="00402204"/>
    <w:rsid w:val="004068C3"/>
    <w:rsid w:val="00406FC0"/>
    <w:rsid w:val="00412442"/>
    <w:rsid w:val="0041357A"/>
    <w:rsid w:val="00414815"/>
    <w:rsid w:val="00415FA0"/>
    <w:rsid w:val="004204B6"/>
    <w:rsid w:val="00421350"/>
    <w:rsid w:val="00422160"/>
    <w:rsid w:val="0042523F"/>
    <w:rsid w:val="00436332"/>
    <w:rsid w:val="0044597B"/>
    <w:rsid w:val="00451918"/>
    <w:rsid w:val="00454A74"/>
    <w:rsid w:val="00457AD2"/>
    <w:rsid w:val="00457B4A"/>
    <w:rsid w:val="00463644"/>
    <w:rsid w:val="004659B8"/>
    <w:rsid w:val="00472A25"/>
    <w:rsid w:val="00473141"/>
    <w:rsid w:val="004733A5"/>
    <w:rsid w:val="0047744F"/>
    <w:rsid w:val="004775DD"/>
    <w:rsid w:val="004775EC"/>
    <w:rsid w:val="004831CB"/>
    <w:rsid w:val="00486748"/>
    <w:rsid w:val="0048751E"/>
    <w:rsid w:val="00490E79"/>
    <w:rsid w:val="00491AD0"/>
    <w:rsid w:val="00492E8D"/>
    <w:rsid w:val="004975A2"/>
    <w:rsid w:val="004A0E6C"/>
    <w:rsid w:val="004A2FA2"/>
    <w:rsid w:val="004A4E3F"/>
    <w:rsid w:val="004B4F43"/>
    <w:rsid w:val="004B7535"/>
    <w:rsid w:val="004C3272"/>
    <w:rsid w:val="004C5A79"/>
    <w:rsid w:val="004C6138"/>
    <w:rsid w:val="004C6E63"/>
    <w:rsid w:val="004C7511"/>
    <w:rsid w:val="004D1514"/>
    <w:rsid w:val="004D6B13"/>
    <w:rsid w:val="004E0064"/>
    <w:rsid w:val="004E1E6E"/>
    <w:rsid w:val="004E4568"/>
    <w:rsid w:val="004E4A71"/>
    <w:rsid w:val="004E5569"/>
    <w:rsid w:val="004F0781"/>
    <w:rsid w:val="004F18E6"/>
    <w:rsid w:val="004F2DA4"/>
    <w:rsid w:val="004F3C26"/>
    <w:rsid w:val="004F4FFA"/>
    <w:rsid w:val="004F5C55"/>
    <w:rsid w:val="004F6DA1"/>
    <w:rsid w:val="004F7F40"/>
    <w:rsid w:val="00500A47"/>
    <w:rsid w:val="005038DE"/>
    <w:rsid w:val="0050500F"/>
    <w:rsid w:val="00505BA9"/>
    <w:rsid w:val="00506DAD"/>
    <w:rsid w:val="00507575"/>
    <w:rsid w:val="0050796E"/>
    <w:rsid w:val="00514F24"/>
    <w:rsid w:val="00515279"/>
    <w:rsid w:val="0051612D"/>
    <w:rsid w:val="00517D7C"/>
    <w:rsid w:val="00521E3E"/>
    <w:rsid w:val="00524559"/>
    <w:rsid w:val="00527084"/>
    <w:rsid w:val="00532482"/>
    <w:rsid w:val="005327C5"/>
    <w:rsid w:val="00537393"/>
    <w:rsid w:val="0054342E"/>
    <w:rsid w:val="00543E98"/>
    <w:rsid w:val="00546324"/>
    <w:rsid w:val="00547542"/>
    <w:rsid w:val="005516A2"/>
    <w:rsid w:val="00561367"/>
    <w:rsid w:val="0056277B"/>
    <w:rsid w:val="00563569"/>
    <w:rsid w:val="00563818"/>
    <w:rsid w:val="00565A2C"/>
    <w:rsid w:val="0057133D"/>
    <w:rsid w:val="005750A3"/>
    <w:rsid w:val="00576153"/>
    <w:rsid w:val="00577532"/>
    <w:rsid w:val="005811E1"/>
    <w:rsid w:val="005815C5"/>
    <w:rsid w:val="0058378A"/>
    <w:rsid w:val="00587C80"/>
    <w:rsid w:val="00590370"/>
    <w:rsid w:val="00592905"/>
    <w:rsid w:val="00595A72"/>
    <w:rsid w:val="005971FF"/>
    <w:rsid w:val="005A19A5"/>
    <w:rsid w:val="005A245A"/>
    <w:rsid w:val="005A41FF"/>
    <w:rsid w:val="005A60D1"/>
    <w:rsid w:val="005B1A90"/>
    <w:rsid w:val="005B5494"/>
    <w:rsid w:val="005C2459"/>
    <w:rsid w:val="005C3603"/>
    <w:rsid w:val="005C6A93"/>
    <w:rsid w:val="005C6E26"/>
    <w:rsid w:val="005C7C09"/>
    <w:rsid w:val="005E0242"/>
    <w:rsid w:val="005E4303"/>
    <w:rsid w:val="005F058D"/>
    <w:rsid w:val="005F3C08"/>
    <w:rsid w:val="005F5E66"/>
    <w:rsid w:val="005F6599"/>
    <w:rsid w:val="00600786"/>
    <w:rsid w:val="00602C84"/>
    <w:rsid w:val="00603806"/>
    <w:rsid w:val="00605EA2"/>
    <w:rsid w:val="00606A62"/>
    <w:rsid w:val="0061175C"/>
    <w:rsid w:val="006132CA"/>
    <w:rsid w:val="00614F64"/>
    <w:rsid w:val="006165DF"/>
    <w:rsid w:val="006175FD"/>
    <w:rsid w:val="0062137B"/>
    <w:rsid w:val="006305A8"/>
    <w:rsid w:val="00630AD9"/>
    <w:rsid w:val="00633B56"/>
    <w:rsid w:val="006350C8"/>
    <w:rsid w:val="00635375"/>
    <w:rsid w:val="006357FC"/>
    <w:rsid w:val="0063586F"/>
    <w:rsid w:val="00635A6A"/>
    <w:rsid w:val="00635D2C"/>
    <w:rsid w:val="0063772F"/>
    <w:rsid w:val="00641546"/>
    <w:rsid w:val="00643FDE"/>
    <w:rsid w:val="00646040"/>
    <w:rsid w:val="006467A9"/>
    <w:rsid w:val="006526B1"/>
    <w:rsid w:val="00653EE1"/>
    <w:rsid w:val="006560AA"/>
    <w:rsid w:val="00657881"/>
    <w:rsid w:val="00660868"/>
    <w:rsid w:val="00661C71"/>
    <w:rsid w:val="00663FDA"/>
    <w:rsid w:val="00667292"/>
    <w:rsid w:val="0066755A"/>
    <w:rsid w:val="006677F0"/>
    <w:rsid w:val="006703FC"/>
    <w:rsid w:val="00671075"/>
    <w:rsid w:val="00677D68"/>
    <w:rsid w:val="00682487"/>
    <w:rsid w:val="00685966"/>
    <w:rsid w:val="00686BBB"/>
    <w:rsid w:val="00694731"/>
    <w:rsid w:val="00696DD6"/>
    <w:rsid w:val="006A2E44"/>
    <w:rsid w:val="006A3627"/>
    <w:rsid w:val="006A7E33"/>
    <w:rsid w:val="006B0CB1"/>
    <w:rsid w:val="006B34D6"/>
    <w:rsid w:val="006B5082"/>
    <w:rsid w:val="006B5C11"/>
    <w:rsid w:val="006B5F2C"/>
    <w:rsid w:val="006B6EB5"/>
    <w:rsid w:val="006B7EF6"/>
    <w:rsid w:val="006E1091"/>
    <w:rsid w:val="006E35C3"/>
    <w:rsid w:val="006E7EA3"/>
    <w:rsid w:val="006F1252"/>
    <w:rsid w:val="006F161D"/>
    <w:rsid w:val="006F27D6"/>
    <w:rsid w:val="006F2B96"/>
    <w:rsid w:val="006F393F"/>
    <w:rsid w:val="006F5A75"/>
    <w:rsid w:val="006F6AFC"/>
    <w:rsid w:val="00700E11"/>
    <w:rsid w:val="00700EF2"/>
    <w:rsid w:val="00700F9B"/>
    <w:rsid w:val="00702429"/>
    <w:rsid w:val="0070540F"/>
    <w:rsid w:val="00711B90"/>
    <w:rsid w:val="00711F38"/>
    <w:rsid w:val="0071506A"/>
    <w:rsid w:val="00715832"/>
    <w:rsid w:val="00720B3A"/>
    <w:rsid w:val="00727DDC"/>
    <w:rsid w:val="0073317B"/>
    <w:rsid w:val="00735068"/>
    <w:rsid w:val="00740387"/>
    <w:rsid w:val="0074684C"/>
    <w:rsid w:val="00746BEC"/>
    <w:rsid w:val="0074714C"/>
    <w:rsid w:val="00747701"/>
    <w:rsid w:val="00747E38"/>
    <w:rsid w:val="007504F9"/>
    <w:rsid w:val="0075565C"/>
    <w:rsid w:val="00761A1F"/>
    <w:rsid w:val="00762BFF"/>
    <w:rsid w:val="00762C79"/>
    <w:rsid w:val="007651EB"/>
    <w:rsid w:val="00775FFB"/>
    <w:rsid w:val="00776131"/>
    <w:rsid w:val="00780804"/>
    <w:rsid w:val="007816E8"/>
    <w:rsid w:val="0078615B"/>
    <w:rsid w:val="00787B5A"/>
    <w:rsid w:val="00790EFC"/>
    <w:rsid w:val="007929B0"/>
    <w:rsid w:val="00793220"/>
    <w:rsid w:val="007A1595"/>
    <w:rsid w:val="007A2091"/>
    <w:rsid w:val="007A47FF"/>
    <w:rsid w:val="007A4F8D"/>
    <w:rsid w:val="007A656C"/>
    <w:rsid w:val="007A6A88"/>
    <w:rsid w:val="007A6DF0"/>
    <w:rsid w:val="007A7BC7"/>
    <w:rsid w:val="007B0157"/>
    <w:rsid w:val="007B17F7"/>
    <w:rsid w:val="007B1826"/>
    <w:rsid w:val="007B266A"/>
    <w:rsid w:val="007B2E6B"/>
    <w:rsid w:val="007B3273"/>
    <w:rsid w:val="007B49BC"/>
    <w:rsid w:val="007C1B96"/>
    <w:rsid w:val="007C41B5"/>
    <w:rsid w:val="007C6B6D"/>
    <w:rsid w:val="007C6F59"/>
    <w:rsid w:val="007D081E"/>
    <w:rsid w:val="007D56CC"/>
    <w:rsid w:val="007E2CA8"/>
    <w:rsid w:val="007E3A0E"/>
    <w:rsid w:val="007F2112"/>
    <w:rsid w:val="007F3110"/>
    <w:rsid w:val="007F4A71"/>
    <w:rsid w:val="007F774E"/>
    <w:rsid w:val="008008D9"/>
    <w:rsid w:val="00805A97"/>
    <w:rsid w:val="00805D44"/>
    <w:rsid w:val="00807DF4"/>
    <w:rsid w:val="00812D33"/>
    <w:rsid w:val="00814FC1"/>
    <w:rsid w:val="00815C47"/>
    <w:rsid w:val="008226DF"/>
    <w:rsid w:val="00823300"/>
    <w:rsid w:val="0082356B"/>
    <w:rsid w:val="00824BB2"/>
    <w:rsid w:val="0082648B"/>
    <w:rsid w:val="008264A4"/>
    <w:rsid w:val="00827994"/>
    <w:rsid w:val="00842A5F"/>
    <w:rsid w:val="008459C6"/>
    <w:rsid w:val="00850390"/>
    <w:rsid w:val="0085107D"/>
    <w:rsid w:val="00856461"/>
    <w:rsid w:val="00861806"/>
    <w:rsid w:val="00865BB2"/>
    <w:rsid w:val="00872D57"/>
    <w:rsid w:val="0087323B"/>
    <w:rsid w:val="008754CA"/>
    <w:rsid w:val="00875D89"/>
    <w:rsid w:val="00882EB4"/>
    <w:rsid w:val="008921D3"/>
    <w:rsid w:val="008A1476"/>
    <w:rsid w:val="008A7957"/>
    <w:rsid w:val="008B1D6A"/>
    <w:rsid w:val="008B3CD1"/>
    <w:rsid w:val="008B3D22"/>
    <w:rsid w:val="008B5083"/>
    <w:rsid w:val="008C398B"/>
    <w:rsid w:val="008C4099"/>
    <w:rsid w:val="008C4BEF"/>
    <w:rsid w:val="008D4A85"/>
    <w:rsid w:val="008D5F80"/>
    <w:rsid w:val="008E1556"/>
    <w:rsid w:val="008F517D"/>
    <w:rsid w:val="00902FCD"/>
    <w:rsid w:val="0090354A"/>
    <w:rsid w:val="009078A9"/>
    <w:rsid w:val="00911961"/>
    <w:rsid w:val="00912185"/>
    <w:rsid w:val="009140D2"/>
    <w:rsid w:val="00920F7D"/>
    <w:rsid w:val="00921C7F"/>
    <w:rsid w:val="00925236"/>
    <w:rsid w:val="00927549"/>
    <w:rsid w:val="00932C7D"/>
    <w:rsid w:val="00936CE2"/>
    <w:rsid w:val="00942644"/>
    <w:rsid w:val="00943BD8"/>
    <w:rsid w:val="00946674"/>
    <w:rsid w:val="0094681A"/>
    <w:rsid w:val="00954222"/>
    <w:rsid w:val="00961C8D"/>
    <w:rsid w:val="00965947"/>
    <w:rsid w:val="00967470"/>
    <w:rsid w:val="0097457D"/>
    <w:rsid w:val="00980FB0"/>
    <w:rsid w:val="0098313D"/>
    <w:rsid w:val="00983765"/>
    <w:rsid w:val="009845FE"/>
    <w:rsid w:val="00985789"/>
    <w:rsid w:val="0098783E"/>
    <w:rsid w:val="00990DD9"/>
    <w:rsid w:val="009944E6"/>
    <w:rsid w:val="009978A7"/>
    <w:rsid w:val="009A50B6"/>
    <w:rsid w:val="009A585F"/>
    <w:rsid w:val="009A67E2"/>
    <w:rsid w:val="009B0714"/>
    <w:rsid w:val="009B085F"/>
    <w:rsid w:val="009B1B83"/>
    <w:rsid w:val="009B3988"/>
    <w:rsid w:val="009D086F"/>
    <w:rsid w:val="009D4F8D"/>
    <w:rsid w:val="009D5244"/>
    <w:rsid w:val="009D5599"/>
    <w:rsid w:val="009E2477"/>
    <w:rsid w:val="009E5E5B"/>
    <w:rsid w:val="00A009EE"/>
    <w:rsid w:val="00A02ADB"/>
    <w:rsid w:val="00A02C9C"/>
    <w:rsid w:val="00A04407"/>
    <w:rsid w:val="00A04F7E"/>
    <w:rsid w:val="00A05436"/>
    <w:rsid w:val="00A06E48"/>
    <w:rsid w:val="00A14AA8"/>
    <w:rsid w:val="00A172CE"/>
    <w:rsid w:val="00A17779"/>
    <w:rsid w:val="00A20135"/>
    <w:rsid w:val="00A2018B"/>
    <w:rsid w:val="00A20298"/>
    <w:rsid w:val="00A209F0"/>
    <w:rsid w:val="00A26F28"/>
    <w:rsid w:val="00A4117B"/>
    <w:rsid w:val="00A43F65"/>
    <w:rsid w:val="00A45194"/>
    <w:rsid w:val="00A45657"/>
    <w:rsid w:val="00A57C64"/>
    <w:rsid w:val="00A651BD"/>
    <w:rsid w:val="00A708D6"/>
    <w:rsid w:val="00A75C30"/>
    <w:rsid w:val="00A77145"/>
    <w:rsid w:val="00A800BC"/>
    <w:rsid w:val="00A804A0"/>
    <w:rsid w:val="00A818D2"/>
    <w:rsid w:val="00A84B4D"/>
    <w:rsid w:val="00A86C58"/>
    <w:rsid w:val="00A87DF2"/>
    <w:rsid w:val="00A91A23"/>
    <w:rsid w:val="00A91F16"/>
    <w:rsid w:val="00A95B8F"/>
    <w:rsid w:val="00A96430"/>
    <w:rsid w:val="00AB01F8"/>
    <w:rsid w:val="00AB326E"/>
    <w:rsid w:val="00AB3880"/>
    <w:rsid w:val="00AB552E"/>
    <w:rsid w:val="00AB7425"/>
    <w:rsid w:val="00AB7476"/>
    <w:rsid w:val="00AB7F3F"/>
    <w:rsid w:val="00AC5C3B"/>
    <w:rsid w:val="00AD1AC2"/>
    <w:rsid w:val="00AD3FC9"/>
    <w:rsid w:val="00AE1B08"/>
    <w:rsid w:val="00AE436E"/>
    <w:rsid w:val="00AE4822"/>
    <w:rsid w:val="00AF2B37"/>
    <w:rsid w:val="00AF386A"/>
    <w:rsid w:val="00AF3A92"/>
    <w:rsid w:val="00AF576A"/>
    <w:rsid w:val="00AF6FA4"/>
    <w:rsid w:val="00B0093B"/>
    <w:rsid w:val="00B06ED5"/>
    <w:rsid w:val="00B06F86"/>
    <w:rsid w:val="00B11074"/>
    <w:rsid w:val="00B11D42"/>
    <w:rsid w:val="00B1328A"/>
    <w:rsid w:val="00B146C9"/>
    <w:rsid w:val="00B15B62"/>
    <w:rsid w:val="00B20FE2"/>
    <w:rsid w:val="00B26D1A"/>
    <w:rsid w:val="00B30D78"/>
    <w:rsid w:val="00B31982"/>
    <w:rsid w:val="00B31A22"/>
    <w:rsid w:val="00B3422F"/>
    <w:rsid w:val="00B372B3"/>
    <w:rsid w:val="00B42688"/>
    <w:rsid w:val="00B42C5E"/>
    <w:rsid w:val="00B42F25"/>
    <w:rsid w:val="00B56D68"/>
    <w:rsid w:val="00B60D40"/>
    <w:rsid w:val="00B64F93"/>
    <w:rsid w:val="00B71A0B"/>
    <w:rsid w:val="00B7282C"/>
    <w:rsid w:val="00B729E2"/>
    <w:rsid w:val="00B73E5F"/>
    <w:rsid w:val="00B76448"/>
    <w:rsid w:val="00B827A5"/>
    <w:rsid w:val="00B8521B"/>
    <w:rsid w:val="00B90B5D"/>
    <w:rsid w:val="00BA0249"/>
    <w:rsid w:val="00BA236A"/>
    <w:rsid w:val="00BA69DC"/>
    <w:rsid w:val="00BA6EE5"/>
    <w:rsid w:val="00BB3C70"/>
    <w:rsid w:val="00BB4C28"/>
    <w:rsid w:val="00BB76F0"/>
    <w:rsid w:val="00BB7FF4"/>
    <w:rsid w:val="00BC34D0"/>
    <w:rsid w:val="00BC5482"/>
    <w:rsid w:val="00BC6D51"/>
    <w:rsid w:val="00BC768F"/>
    <w:rsid w:val="00BC76E6"/>
    <w:rsid w:val="00BD2EBB"/>
    <w:rsid w:val="00BD7761"/>
    <w:rsid w:val="00BE02B4"/>
    <w:rsid w:val="00BE0780"/>
    <w:rsid w:val="00BE088C"/>
    <w:rsid w:val="00BE0D2A"/>
    <w:rsid w:val="00BE34F2"/>
    <w:rsid w:val="00BE6637"/>
    <w:rsid w:val="00BE6838"/>
    <w:rsid w:val="00BF2BC7"/>
    <w:rsid w:val="00BF4729"/>
    <w:rsid w:val="00BF57DA"/>
    <w:rsid w:val="00BF5D8C"/>
    <w:rsid w:val="00BF6AAE"/>
    <w:rsid w:val="00BF7BE9"/>
    <w:rsid w:val="00C00EB4"/>
    <w:rsid w:val="00C01CA0"/>
    <w:rsid w:val="00C026B6"/>
    <w:rsid w:val="00C033C9"/>
    <w:rsid w:val="00C0763D"/>
    <w:rsid w:val="00C11C16"/>
    <w:rsid w:val="00C137B3"/>
    <w:rsid w:val="00C139BC"/>
    <w:rsid w:val="00C1455E"/>
    <w:rsid w:val="00C15466"/>
    <w:rsid w:val="00C155B1"/>
    <w:rsid w:val="00C15713"/>
    <w:rsid w:val="00C21B64"/>
    <w:rsid w:val="00C22659"/>
    <w:rsid w:val="00C227E0"/>
    <w:rsid w:val="00C236C4"/>
    <w:rsid w:val="00C254D0"/>
    <w:rsid w:val="00C27250"/>
    <w:rsid w:val="00C31A03"/>
    <w:rsid w:val="00C33C6E"/>
    <w:rsid w:val="00C35476"/>
    <w:rsid w:val="00C35A76"/>
    <w:rsid w:val="00C41913"/>
    <w:rsid w:val="00C43B5D"/>
    <w:rsid w:val="00C511CA"/>
    <w:rsid w:val="00C523C9"/>
    <w:rsid w:val="00C529A8"/>
    <w:rsid w:val="00C53AC0"/>
    <w:rsid w:val="00C53CD1"/>
    <w:rsid w:val="00C5559C"/>
    <w:rsid w:val="00C5676B"/>
    <w:rsid w:val="00C572C3"/>
    <w:rsid w:val="00C6062C"/>
    <w:rsid w:val="00C61B2F"/>
    <w:rsid w:val="00C67AEE"/>
    <w:rsid w:val="00C70F76"/>
    <w:rsid w:val="00C73161"/>
    <w:rsid w:val="00C738BD"/>
    <w:rsid w:val="00C7513C"/>
    <w:rsid w:val="00C7679F"/>
    <w:rsid w:val="00C82B84"/>
    <w:rsid w:val="00C86E77"/>
    <w:rsid w:val="00C86F2C"/>
    <w:rsid w:val="00C9395A"/>
    <w:rsid w:val="00C93E8A"/>
    <w:rsid w:val="00C947F3"/>
    <w:rsid w:val="00C97D05"/>
    <w:rsid w:val="00CA052D"/>
    <w:rsid w:val="00CA0DE4"/>
    <w:rsid w:val="00CA1C78"/>
    <w:rsid w:val="00CA3EB2"/>
    <w:rsid w:val="00CA6DDF"/>
    <w:rsid w:val="00CA73DB"/>
    <w:rsid w:val="00CA7A27"/>
    <w:rsid w:val="00CB0428"/>
    <w:rsid w:val="00CB18EF"/>
    <w:rsid w:val="00CB1AFB"/>
    <w:rsid w:val="00CB2DAB"/>
    <w:rsid w:val="00CB3D62"/>
    <w:rsid w:val="00CB4655"/>
    <w:rsid w:val="00CB55E0"/>
    <w:rsid w:val="00CC18D7"/>
    <w:rsid w:val="00CC26C7"/>
    <w:rsid w:val="00CC496C"/>
    <w:rsid w:val="00CC53A0"/>
    <w:rsid w:val="00CD070F"/>
    <w:rsid w:val="00CD2A5A"/>
    <w:rsid w:val="00CD42DF"/>
    <w:rsid w:val="00CE1657"/>
    <w:rsid w:val="00CE1873"/>
    <w:rsid w:val="00CE19EA"/>
    <w:rsid w:val="00CE2EE5"/>
    <w:rsid w:val="00CE3D9B"/>
    <w:rsid w:val="00CE5D30"/>
    <w:rsid w:val="00CE6896"/>
    <w:rsid w:val="00CE7F08"/>
    <w:rsid w:val="00CF3FE0"/>
    <w:rsid w:val="00CF4763"/>
    <w:rsid w:val="00D00B3A"/>
    <w:rsid w:val="00D022A4"/>
    <w:rsid w:val="00D045B5"/>
    <w:rsid w:val="00D06A1C"/>
    <w:rsid w:val="00D1235E"/>
    <w:rsid w:val="00D133BD"/>
    <w:rsid w:val="00D13A91"/>
    <w:rsid w:val="00D161D5"/>
    <w:rsid w:val="00D17E67"/>
    <w:rsid w:val="00D22192"/>
    <w:rsid w:val="00D23D0A"/>
    <w:rsid w:val="00D26B12"/>
    <w:rsid w:val="00D32320"/>
    <w:rsid w:val="00D3412D"/>
    <w:rsid w:val="00D35802"/>
    <w:rsid w:val="00D3595C"/>
    <w:rsid w:val="00D35D0C"/>
    <w:rsid w:val="00D378A3"/>
    <w:rsid w:val="00D37A85"/>
    <w:rsid w:val="00D440F3"/>
    <w:rsid w:val="00D44D49"/>
    <w:rsid w:val="00D45581"/>
    <w:rsid w:val="00D46C7A"/>
    <w:rsid w:val="00D50144"/>
    <w:rsid w:val="00D5158D"/>
    <w:rsid w:val="00D52D24"/>
    <w:rsid w:val="00D5435F"/>
    <w:rsid w:val="00D567DC"/>
    <w:rsid w:val="00D604B6"/>
    <w:rsid w:val="00D60DA3"/>
    <w:rsid w:val="00D612E1"/>
    <w:rsid w:val="00D636D7"/>
    <w:rsid w:val="00D6564F"/>
    <w:rsid w:val="00D70032"/>
    <w:rsid w:val="00D71D59"/>
    <w:rsid w:val="00D7243C"/>
    <w:rsid w:val="00D72912"/>
    <w:rsid w:val="00D733F9"/>
    <w:rsid w:val="00D75320"/>
    <w:rsid w:val="00D76342"/>
    <w:rsid w:val="00D80201"/>
    <w:rsid w:val="00D84888"/>
    <w:rsid w:val="00D92A36"/>
    <w:rsid w:val="00D97318"/>
    <w:rsid w:val="00DA0DD2"/>
    <w:rsid w:val="00DA39CB"/>
    <w:rsid w:val="00DB22BB"/>
    <w:rsid w:val="00DB5230"/>
    <w:rsid w:val="00DB6CD6"/>
    <w:rsid w:val="00DC29C0"/>
    <w:rsid w:val="00DC2FDE"/>
    <w:rsid w:val="00DC47A2"/>
    <w:rsid w:val="00DC48B2"/>
    <w:rsid w:val="00DC7D11"/>
    <w:rsid w:val="00DD2A03"/>
    <w:rsid w:val="00DD4ADF"/>
    <w:rsid w:val="00DD6455"/>
    <w:rsid w:val="00DE784C"/>
    <w:rsid w:val="00DF0636"/>
    <w:rsid w:val="00DF5A02"/>
    <w:rsid w:val="00DF715E"/>
    <w:rsid w:val="00DF772A"/>
    <w:rsid w:val="00E05F8D"/>
    <w:rsid w:val="00E05FA6"/>
    <w:rsid w:val="00E07F98"/>
    <w:rsid w:val="00E12E84"/>
    <w:rsid w:val="00E158A1"/>
    <w:rsid w:val="00E16AAC"/>
    <w:rsid w:val="00E23F9A"/>
    <w:rsid w:val="00E245AE"/>
    <w:rsid w:val="00E31A5C"/>
    <w:rsid w:val="00E31E54"/>
    <w:rsid w:val="00E31F70"/>
    <w:rsid w:val="00E34ED3"/>
    <w:rsid w:val="00E37485"/>
    <w:rsid w:val="00E42BBC"/>
    <w:rsid w:val="00E44638"/>
    <w:rsid w:val="00E449D1"/>
    <w:rsid w:val="00E51EC0"/>
    <w:rsid w:val="00E5504A"/>
    <w:rsid w:val="00E57119"/>
    <w:rsid w:val="00E57B2A"/>
    <w:rsid w:val="00E60F59"/>
    <w:rsid w:val="00E63E36"/>
    <w:rsid w:val="00E651D8"/>
    <w:rsid w:val="00E66BDA"/>
    <w:rsid w:val="00E67FB2"/>
    <w:rsid w:val="00E74C95"/>
    <w:rsid w:val="00E81A3E"/>
    <w:rsid w:val="00E82C68"/>
    <w:rsid w:val="00E845A3"/>
    <w:rsid w:val="00E85546"/>
    <w:rsid w:val="00E85B8E"/>
    <w:rsid w:val="00E9162E"/>
    <w:rsid w:val="00E93314"/>
    <w:rsid w:val="00E94B23"/>
    <w:rsid w:val="00EA0F25"/>
    <w:rsid w:val="00EA230B"/>
    <w:rsid w:val="00EA6649"/>
    <w:rsid w:val="00EB0F07"/>
    <w:rsid w:val="00EB14C8"/>
    <w:rsid w:val="00EB32B8"/>
    <w:rsid w:val="00EB52B3"/>
    <w:rsid w:val="00EB629D"/>
    <w:rsid w:val="00EB77E4"/>
    <w:rsid w:val="00EC1D41"/>
    <w:rsid w:val="00EC4C4B"/>
    <w:rsid w:val="00EC5182"/>
    <w:rsid w:val="00EC55E6"/>
    <w:rsid w:val="00EC7B49"/>
    <w:rsid w:val="00ED47AE"/>
    <w:rsid w:val="00ED623A"/>
    <w:rsid w:val="00ED6A12"/>
    <w:rsid w:val="00EE2F5D"/>
    <w:rsid w:val="00EE58F9"/>
    <w:rsid w:val="00EF2D40"/>
    <w:rsid w:val="00EF6B3A"/>
    <w:rsid w:val="00F00B62"/>
    <w:rsid w:val="00F03743"/>
    <w:rsid w:val="00F03E14"/>
    <w:rsid w:val="00F04AD1"/>
    <w:rsid w:val="00F05D3F"/>
    <w:rsid w:val="00F104C1"/>
    <w:rsid w:val="00F11195"/>
    <w:rsid w:val="00F141D8"/>
    <w:rsid w:val="00F16987"/>
    <w:rsid w:val="00F17BEC"/>
    <w:rsid w:val="00F2446D"/>
    <w:rsid w:val="00F24737"/>
    <w:rsid w:val="00F24CC3"/>
    <w:rsid w:val="00F24D78"/>
    <w:rsid w:val="00F301AE"/>
    <w:rsid w:val="00F339A3"/>
    <w:rsid w:val="00F3511C"/>
    <w:rsid w:val="00F35CDC"/>
    <w:rsid w:val="00F365EE"/>
    <w:rsid w:val="00F37620"/>
    <w:rsid w:val="00F441BB"/>
    <w:rsid w:val="00F5543B"/>
    <w:rsid w:val="00F60107"/>
    <w:rsid w:val="00F60276"/>
    <w:rsid w:val="00F62A8E"/>
    <w:rsid w:val="00F643F5"/>
    <w:rsid w:val="00F64C2F"/>
    <w:rsid w:val="00F7016B"/>
    <w:rsid w:val="00F73074"/>
    <w:rsid w:val="00F742D2"/>
    <w:rsid w:val="00F74982"/>
    <w:rsid w:val="00F762CC"/>
    <w:rsid w:val="00F767B6"/>
    <w:rsid w:val="00F76EC4"/>
    <w:rsid w:val="00F829D9"/>
    <w:rsid w:val="00F85C69"/>
    <w:rsid w:val="00F85D55"/>
    <w:rsid w:val="00F906B8"/>
    <w:rsid w:val="00F924A1"/>
    <w:rsid w:val="00F96B89"/>
    <w:rsid w:val="00FA5A83"/>
    <w:rsid w:val="00FB1CB0"/>
    <w:rsid w:val="00FB506A"/>
    <w:rsid w:val="00FB7446"/>
    <w:rsid w:val="00FB78FC"/>
    <w:rsid w:val="00FC1939"/>
    <w:rsid w:val="00FC4003"/>
    <w:rsid w:val="00FC6D76"/>
    <w:rsid w:val="00FC7B5B"/>
    <w:rsid w:val="00FD2298"/>
    <w:rsid w:val="00FD3D37"/>
    <w:rsid w:val="00FD4091"/>
    <w:rsid w:val="00FD4513"/>
    <w:rsid w:val="00FE4728"/>
    <w:rsid w:val="00FE66AA"/>
    <w:rsid w:val="00FE78E6"/>
    <w:rsid w:val="00FF21D6"/>
    <w:rsid w:val="00FF354B"/>
    <w:rsid w:val="00FF5B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4A5F8FB"/>
  <w14:defaultImageDpi w14:val="0"/>
  <w15:docId w15:val="{A78216EE-C32C-40A3-B160-FD3FA3117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07328C"/>
    <w:pPr>
      <w:keepNext/>
      <w:spacing w:line="480" w:lineRule="auto"/>
      <w:outlineLvl w:val="0"/>
    </w:pPr>
    <w:rPr>
      <w:b/>
      <w:bCs/>
    </w:rPr>
  </w:style>
  <w:style w:type="paragraph" w:styleId="Heading2">
    <w:name w:val="heading 2"/>
    <w:basedOn w:val="Normal"/>
    <w:next w:val="Normal"/>
    <w:link w:val="Heading2Char"/>
    <w:uiPriority w:val="9"/>
    <w:qFormat/>
    <w:rsid w:val="0007328C"/>
    <w:pPr>
      <w:keepNext/>
      <w:bidi/>
      <w:spacing w:line="480" w:lineRule="auto"/>
      <w:ind w:left="374" w:firstLine="561"/>
      <w:jc w:val="center"/>
      <w:outlineLvl w:val="1"/>
    </w:pPr>
    <w:rPr>
      <w:sz w:val="28"/>
      <w:szCs w:val="28"/>
    </w:rPr>
  </w:style>
  <w:style w:type="paragraph" w:styleId="Heading3">
    <w:name w:val="heading 3"/>
    <w:basedOn w:val="Normal"/>
    <w:next w:val="Normal"/>
    <w:link w:val="Heading3Char"/>
    <w:uiPriority w:val="9"/>
    <w:qFormat/>
    <w:rsid w:val="0007328C"/>
    <w:pPr>
      <w:keepNext/>
      <w:spacing w:line="480" w:lineRule="auto"/>
      <w:jc w:val="center"/>
      <w:outlineLvl w:val="2"/>
    </w:pPr>
    <w:rPr>
      <w:b/>
      <w:bCs/>
    </w:rPr>
  </w:style>
  <w:style w:type="paragraph" w:styleId="Heading4">
    <w:name w:val="heading 4"/>
    <w:basedOn w:val="Normal"/>
    <w:next w:val="Normal"/>
    <w:link w:val="Heading4Char"/>
    <w:uiPriority w:val="9"/>
    <w:qFormat/>
    <w:rsid w:val="0087323B"/>
    <w:pPr>
      <w:keepNext/>
      <w:bidi/>
      <w:ind w:left="1440"/>
      <w:jc w:val="both"/>
      <w:outlineLvl w:val="3"/>
    </w:pPr>
    <w:rPr>
      <w:rFonts w:cs="Traditional Arabic"/>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7328C"/>
    <w:rPr>
      <w:rFonts w:cs="Times New Roman"/>
      <w:b/>
      <w:sz w:val="24"/>
    </w:rPr>
  </w:style>
  <w:style w:type="character" w:customStyle="1" w:styleId="Heading2Char">
    <w:name w:val="Heading 2 Char"/>
    <w:basedOn w:val="DefaultParagraphFont"/>
    <w:link w:val="Heading2"/>
    <w:uiPriority w:val="9"/>
    <w:locked/>
    <w:rsid w:val="0007328C"/>
    <w:rPr>
      <w:rFonts w:cs="Times New Roman"/>
      <w:sz w:val="28"/>
    </w:rPr>
  </w:style>
  <w:style w:type="character" w:customStyle="1" w:styleId="Heading3Char">
    <w:name w:val="Heading 3 Char"/>
    <w:basedOn w:val="DefaultParagraphFont"/>
    <w:link w:val="Heading3"/>
    <w:uiPriority w:val="9"/>
    <w:locked/>
    <w:rsid w:val="0007328C"/>
    <w:rPr>
      <w:rFonts w:cs="Times New Roman"/>
      <w:b/>
      <w:sz w:val="24"/>
    </w:rPr>
  </w:style>
  <w:style w:type="character" w:customStyle="1" w:styleId="Heading4Char">
    <w:name w:val="Heading 4 Char"/>
    <w:basedOn w:val="DefaultParagraphFont"/>
    <w:link w:val="Heading4"/>
    <w:uiPriority w:val="9"/>
    <w:locked/>
    <w:rsid w:val="00B06ED5"/>
    <w:rPr>
      <w:rFonts w:cs="Times New Roman"/>
      <w:sz w:val="28"/>
    </w:rPr>
  </w:style>
  <w:style w:type="paragraph" w:styleId="Footer">
    <w:name w:val="footer"/>
    <w:basedOn w:val="Normal"/>
    <w:link w:val="FooterChar"/>
    <w:uiPriority w:val="99"/>
    <w:rsid w:val="00CA3EB2"/>
    <w:pPr>
      <w:bidi/>
      <w:jc w:val="both"/>
    </w:pPr>
    <w:rPr>
      <w:noProof/>
    </w:rPr>
  </w:style>
  <w:style w:type="character" w:customStyle="1" w:styleId="FooterChar">
    <w:name w:val="Footer Char"/>
    <w:basedOn w:val="DefaultParagraphFont"/>
    <w:link w:val="Footer"/>
    <w:uiPriority w:val="99"/>
    <w:locked/>
    <w:rsid w:val="00606A62"/>
    <w:rPr>
      <w:rFonts w:cs="Times New Roman"/>
      <w:noProof/>
      <w:sz w:val="24"/>
    </w:rPr>
  </w:style>
  <w:style w:type="paragraph" w:styleId="Header">
    <w:name w:val="header"/>
    <w:basedOn w:val="Normal"/>
    <w:link w:val="HeaderChar"/>
    <w:uiPriority w:val="99"/>
    <w:rsid w:val="00CA3EB2"/>
    <w:pPr>
      <w:tabs>
        <w:tab w:val="center" w:pos="4320"/>
        <w:tab w:val="right" w:pos="8640"/>
      </w:tabs>
      <w:bidi/>
      <w:jc w:val="right"/>
    </w:pPr>
  </w:style>
  <w:style w:type="character" w:customStyle="1" w:styleId="HeaderChar">
    <w:name w:val="Header Char"/>
    <w:basedOn w:val="DefaultParagraphFont"/>
    <w:link w:val="Header"/>
    <w:uiPriority w:val="99"/>
    <w:locked/>
    <w:rsid w:val="00606A62"/>
    <w:rPr>
      <w:rFonts w:cs="Times New Roman"/>
      <w:sz w:val="24"/>
    </w:rPr>
  </w:style>
  <w:style w:type="character" w:styleId="PageNumber">
    <w:name w:val="page number"/>
    <w:basedOn w:val="DefaultParagraphFont"/>
    <w:uiPriority w:val="99"/>
    <w:rsid w:val="00CA3EB2"/>
    <w:rPr>
      <w:rFonts w:ascii="AGaramond" w:hAnsi="AGaramond" w:cs="Times New Roman"/>
      <w:sz w:val="22"/>
    </w:rPr>
  </w:style>
  <w:style w:type="paragraph" w:styleId="FootnoteText">
    <w:name w:val="footnote text"/>
    <w:basedOn w:val="Normal"/>
    <w:link w:val="FootnoteTextChar"/>
    <w:uiPriority w:val="99"/>
    <w:rsid w:val="00ED47AE"/>
    <w:pPr>
      <w:ind w:firstLine="397"/>
      <w:jc w:val="both"/>
    </w:pPr>
    <w:rPr>
      <w:rFonts w:ascii="AGaramond" w:hAnsi="AGaramond"/>
      <w:color w:val="000000"/>
      <w:sz w:val="20"/>
      <w:szCs w:val="20"/>
    </w:rPr>
  </w:style>
  <w:style w:type="character" w:customStyle="1" w:styleId="FootnoteTextChar">
    <w:name w:val="Footnote Text Char"/>
    <w:basedOn w:val="DefaultParagraphFont"/>
    <w:link w:val="FootnoteText"/>
    <w:uiPriority w:val="99"/>
    <w:locked/>
    <w:rsid w:val="006E35C3"/>
    <w:rPr>
      <w:rFonts w:ascii="AGaramond" w:hAnsi="AGaramond" w:cs="Times New Roman"/>
      <w:color w:val="000000"/>
    </w:rPr>
  </w:style>
  <w:style w:type="character" w:styleId="FootnoteReference">
    <w:name w:val="footnote reference"/>
    <w:basedOn w:val="DefaultParagraphFont"/>
    <w:uiPriority w:val="99"/>
    <w:rsid w:val="00F73074"/>
    <w:rPr>
      <w:rFonts w:ascii="AGaramond" w:hAnsi="AGaramond" w:cs="Times New Roman"/>
      <w:sz w:val="20"/>
      <w:vertAlign w:val="superscript"/>
    </w:rPr>
  </w:style>
  <w:style w:type="paragraph" w:styleId="BodyTextIndent">
    <w:name w:val="Body Text Indent"/>
    <w:basedOn w:val="Normal"/>
    <w:link w:val="BodyTextIndentChar"/>
    <w:uiPriority w:val="99"/>
    <w:rsid w:val="0007328C"/>
    <w:pPr>
      <w:spacing w:after="120"/>
      <w:ind w:left="284" w:firstLine="567"/>
      <w:jc w:val="both"/>
    </w:pPr>
    <w:rPr>
      <w:rFonts w:ascii="Bookman Old Style" w:hAnsi="Bookman Old Style"/>
      <w:szCs w:val="20"/>
    </w:rPr>
  </w:style>
  <w:style w:type="character" w:customStyle="1" w:styleId="BodyTextIndentChar">
    <w:name w:val="Body Text Indent Char"/>
    <w:basedOn w:val="DefaultParagraphFont"/>
    <w:link w:val="BodyTextIndent"/>
    <w:uiPriority w:val="99"/>
    <w:locked/>
    <w:rsid w:val="0007328C"/>
    <w:rPr>
      <w:rFonts w:ascii="Bookman Old Style" w:hAnsi="Bookman Old Style" w:cs="Times New Roman"/>
      <w:snapToGrid w:val="0"/>
      <w:sz w:val="24"/>
    </w:rPr>
  </w:style>
  <w:style w:type="paragraph" w:styleId="BodyTextIndent2">
    <w:name w:val="Body Text Indent 2"/>
    <w:basedOn w:val="Normal"/>
    <w:link w:val="BodyTextIndent2Char"/>
    <w:uiPriority w:val="99"/>
    <w:rsid w:val="0007328C"/>
    <w:pPr>
      <w:spacing w:after="120" w:line="480" w:lineRule="auto"/>
      <w:ind w:left="283"/>
    </w:pPr>
    <w:rPr>
      <w:rFonts w:eastAsia="SimSun"/>
      <w:noProof/>
    </w:rPr>
  </w:style>
  <w:style w:type="character" w:customStyle="1" w:styleId="BodyTextIndent2Char">
    <w:name w:val="Body Text Indent 2 Char"/>
    <w:basedOn w:val="DefaultParagraphFont"/>
    <w:link w:val="BodyTextIndent2"/>
    <w:uiPriority w:val="99"/>
    <w:locked/>
    <w:rsid w:val="0007328C"/>
    <w:rPr>
      <w:rFonts w:eastAsia="SimSun" w:cs="Times New Roman"/>
      <w:noProof/>
      <w:sz w:val="24"/>
    </w:rPr>
  </w:style>
  <w:style w:type="paragraph" w:styleId="BodyTextIndent3">
    <w:name w:val="Body Text Indent 3"/>
    <w:basedOn w:val="Normal"/>
    <w:link w:val="BodyTextIndent3Char"/>
    <w:uiPriority w:val="99"/>
    <w:rsid w:val="0007328C"/>
    <w:pPr>
      <w:spacing w:after="120"/>
      <w:ind w:left="283"/>
    </w:pPr>
    <w:rPr>
      <w:rFonts w:eastAsia="SimSun"/>
      <w:noProof/>
      <w:sz w:val="16"/>
      <w:szCs w:val="16"/>
    </w:rPr>
  </w:style>
  <w:style w:type="character" w:customStyle="1" w:styleId="BodyTextIndent3Char">
    <w:name w:val="Body Text Indent 3 Char"/>
    <w:basedOn w:val="DefaultParagraphFont"/>
    <w:link w:val="BodyTextIndent3"/>
    <w:uiPriority w:val="99"/>
    <w:locked/>
    <w:rsid w:val="0007328C"/>
    <w:rPr>
      <w:rFonts w:eastAsia="SimSun" w:cs="Times New Roman"/>
      <w:noProof/>
      <w:sz w:val="16"/>
    </w:rPr>
  </w:style>
  <w:style w:type="paragraph" w:styleId="Title">
    <w:name w:val="Title"/>
    <w:basedOn w:val="Normal"/>
    <w:link w:val="TitleChar"/>
    <w:uiPriority w:val="10"/>
    <w:qFormat/>
    <w:rsid w:val="0007328C"/>
    <w:pPr>
      <w:spacing w:line="480" w:lineRule="auto"/>
      <w:jc w:val="center"/>
    </w:pPr>
    <w:rPr>
      <w:b/>
      <w:bCs/>
    </w:rPr>
  </w:style>
  <w:style w:type="character" w:customStyle="1" w:styleId="TitleChar">
    <w:name w:val="Title Char"/>
    <w:basedOn w:val="DefaultParagraphFont"/>
    <w:link w:val="Title"/>
    <w:uiPriority w:val="10"/>
    <w:locked/>
    <w:rsid w:val="0007328C"/>
    <w:rPr>
      <w:rFonts w:cs="Times New Roman"/>
      <w:b/>
      <w:sz w:val="24"/>
    </w:rPr>
  </w:style>
  <w:style w:type="character" w:styleId="Hyperlink">
    <w:name w:val="Hyperlink"/>
    <w:basedOn w:val="DefaultParagraphFont"/>
    <w:uiPriority w:val="99"/>
    <w:unhideWhenUsed/>
    <w:rsid w:val="00BC5482"/>
    <w:rPr>
      <w:rFonts w:cs="Times New Roman"/>
      <w:color w:val="0000FF"/>
      <w:u w:val="single"/>
    </w:rPr>
  </w:style>
  <w:style w:type="paragraph" w:styleId="ListParagraph">
    <w:name w:val="List Paragraph"/>
    <w:aliases w:val="Body of text,List Paragraph1,Colorful List - Accent 11,Body of text+1,Body of text+2,Body of text+3,List Paragraph11"/>
    <w:basedOn w:val="Normal"/>
    <w:link w:val="ListParagraphChar"/>
    <w:uiPriority w:val="34"/>
    <w:qFormat/>
    <w:rsid w:val="006E35C3"/>
    <w:pPr>
      <w:spacing w:after="200" w:line="276" w:lineRule="auto"/>
      <w:ind w:left="720"/>
      <w:contextualSpacing/>
    </w:pPr>
    <w:rPr>
      <w:rFonts w:ascii="Calibri" w:hAnsi="Calibri" w:cs="Arial"/>
      <w:sz w:val="22"/>
      <w:szCs w:val="22"/>
      <w:lang w:val="id-ID"/>
    </w:rPr>
  </w:style>
  <w:style w:type="paragraph" w:styleId="NoSpacing">
    <w:name w:val="No Spacing"/>
    <w:uiPriority w:val="1"/>
    <w:qFormat/>
    <w:rsid w:val="00606A62"/>
    <w:rPr>
      <w:rFonts w:ascii="Calibri" w:hAnsi="Calibri" w:cs="Arial"/>
      <w:sz w:val="22"/>
      <w:szCs w:val="22"/>
      <w:lang w:val="id-ID"/>
    </w:rPr>
  </w:style>
  <w:style w:type="paragraph" w:styleId="NormalWeb">
    <w:name w:val="Normal (Web)"/>
    <w:basedOn w:val="Normal"/>
    <w:uiPriority w:val="99"/>
    <w:unhideWhenUsed/>
    <w:rsid w:val="00606A62"/>
    <w:pPr>
      <w:spacing w:before="100" w:beforeAutospacing="1" w:after="100" w:afterAutospacing="1"/>
    </w:pPr>
    <w:rPr>
      <w:lang w:val="id-ID" w:eastAsia="id-ID"/>
    </w:rPr>
  </w:style>
  <w:style w:type="character" w:styleId="Emphasis">
    <w:name w:val="Emphasis"/>
    <w:basedOn w:val="DefaultParagraphFont"/>
    <w:uiPriority w:val="20"/>
    <w:qFormat/>
    <w:rsid w:val="00606A62"/>
    <w:rPr>
      <w:rFonts w:cs="Times New Roman"/>
      <w:i/>
    </w:rPr>
  </w:style>
  <w:style w:type="character" w:customStyle="1" w:styleId="BalloonTextChar">
    <w:name w:val="Balloon Text Char"/>
    <w:link w:val="BalloonText"/>
    <w:uiPriority w:val="99"/>
    <w:semiHidden/>
    <w:locked/>
    <w:rsid w:val="00606A62"/>
    <w:rPr>
      <w:rFonts w:ascii="Tahoma" w:hAnsi="Tahoma"/>
      <w:sz w:val="16"/>
      <w:lang w:val="id-ID" w:eastAsia="x-none"/>
    </w:rPr>
  </w:style>
  <w:style w:type="paragraph" w:styleId="BalloonText">
    <w:name w:val="Balloon Text"/>
    <w:basedOn w:val="Normal"/>
    <w:link w:val="BalloonTextChar"/>
    <w:uiPriority w:val="99"/>
    <w:semiHidden/>
    <w:unhideWhenUsed/>
    <w:rsid w:val="00606A62"/>
    <w:rPr>
      <w:rFonts w:ascii="Tahoma" w:hAnsi="Tahoma"/>
      <w:sz w:val="16"/>
      <w:szCs w:val="16"/>
      <w:lang w:val="id-ID"/>
    </w:rPr>
  </w:style>
  <w:style w:type="character" w:customStyle="1" w:styleId="BalloonTextChar1">
    <w:name w:val="Balloon Text Char1"/>
    <w:basedOn w:val="DefaultParagraphFont"/>
    <w:uiPriority w:val="99"/>
    <w:semiHidden/>
    <w:rPr>
      <w:rFonts w:ascii="Segoe UI" w:hAnsi="Segoe UI" w:cs="Segoe UI"/>
      <w:sz w:val="18"/>
      <w:szCs w:val="18"/>
    </w:rPr>
  </w:style>
  <w:style w:type="character" w:customStyle="1" w:styleId="BalloonTextChar16">
    <w:name w:val="Balloon Text Char16"/>
    <w:basedOn w:val="DefaultParagraphFont"/>
    <w:uiPriority w:val="99"/>
    <w:semiHidden/>
    <w:rPr>
      <w:rFonts w:ascii="Segoe UI" w:hAnsi="Segoe UI" w:cs="Segoe UI"/>
      <w:sz w:val="18"/>
      <w:szCs w:val="18"/>
    </w:rPr>
  </w:style>
  <w:style w:type="character" w:customStyle="1" w:styleId="BalloonTextChar15">
    <w:name w:val="Balloon Text Char15"/>
    <w:basedOn w:val="DefaultParagraphFont"/>
    <w:uiPriority w:val="99"/>
    <w:semiHidden/>
    <w:rPr>
      <w:rFonts w:ascii="Tahoma" w:hAnsi="Tahoma" w:cs="Tahoma"/>
      <w:sz w:val="16"/>
      <w:szCs w:val="16"/>
    </w:rPr>
  </w:style>
  <w:style w:type="character" w:customStyle="1" w:styleId="BalloonTextChar14">
    <w:name w:val="Balloon Text Char14"/>
    <w:basedOn w:val="DefaultParagraphFont"/>
    <w:uiPriority w:val="99"/>
    <w:semiHidden/>
    <w:rPr>
      <w:rFonts w:ascii="Tahoma" w:hAnsi="Tahoma" w:cs="Tahoma"/>
      <w:sz w:val="16"/>
      <w:szCs w:val="16"/>
    </w:rPr>
  </w:style>
  <w:style w:type="character" w:customStyle="1" w:styleId="BalloonTextChar13">
    <w:name w:val="Balloon Text Char13"/>
    <w:basedOn w:val="DefaultParagraphFont"/>
    <w:uiPriority w:val="99"/>
    <w:semiHidden/>
    <w:rPr>
      <w:rFonts w:ascii="Segoe UI" w:hAnsi="Segoe UI" w:cs="Segoe UI"/>
      <w:sz w:val="18"/>
      <w:szCs w:val="18"/>
    </w:rPr>
  </w:style>
  <w:style w:type="character" w:customStyle="1" w:styleId="BalloonTextChar12">
    <w:name w:val="Balloon Text Char12"/>
    <w:basedOn w:val="DefaultParagraphFont"/>
    <w:uiPriority w:val="99"/>
    <w:semiHidden/>
    <w:rPr>
      <w:rFonts w:ascii="Segoe UI" w:hAnsi="Segoe UI" w:cs="Segoe UI"/>
      <w:sz w:val="18"/>
      <w:szCs w:val="18"/>
    </w:rPr>
  </w:style>
  <w:style w:type="character" w:customStyle="1" w:styleId="BalloonTextChar11">
    <w:name w:val="Balloon Text Char11"/>
    <w:basedOn w:val="DefaultParagraphFont"/>
    <w:uiPriority w:val="99"/>
    <w:semiHidden/>
    <w:rPr>
      <w:rFonts w:ascii="Segoe UI" w:hAnsi="Segoe UI" w:cs="Segoe UI"/>
      <w:sz w:val="18"/>
      <w:szCs w:val="18"/>
    </w:rPr>
  </w:style>
  <w:style w:type="character" w:customStyle="1" w:styleId="skimlinks-unlinked">
    <w:name w:val="skimlinks-unlinked"/>
    <w:basedOn w:val="DefaultParagraphFont"/>
    <w:rsid w:val="00606A62"/>
    <w:rPr>
      <w:rFonts w:cs="Times New Roman"/>
    </w:rPr>
  </w:style>
  <w:style w:type="character" w:styleId="Strong">
    <w:name w:val="Strong"/>
    <w:basedOn w:val="DefaultParagraphFont"/>
    <w:uiPriority w:val="22"/>
    <w:qFormat/>
    <w:rsid w:val="00606A62"/>
    <w:rPr>
      <w:rFonts w:cs="Times New Roman"/>
      <w:b/>
    </w:rPr>
  </w:style>
  <w:style w:type="paragraph" w:customStyle="1" w:styleId="ayat-arab">
    <w:name w:val="ayat-arab"/>
    <w:basedOn w:val="Normal"/>
    <w:rsid w:val="00606A62"/>
    <w:pPr>
      <w:spacing w:before="100" w:beforeAutospacing="1" w:after="100" w:afterAutospacing="1"/>
    </w:pPr>
    <w:rPr>
      <w:lang w:val="id-ID" w:eastAsia="id-ID"/>
    </w:rPr>
  </w:style>
  <w:style w:type="paragraph" w:customStyle="1" w:styleId="ayat">
    <w:name w:val="ayat"/>
    <w:basedOn w:val="Normal"/>
    <w:rsid w:val="00606A62"/>
    <w:pPr>
      <w:spacing w:before="100" w:beforeAutospacing="1" w:after="100" w:afterAutospacing="1"/>
    </w:pPr>
    <w:rPr>
      <w:lang w:val="id-ID" w:eastAsia="id-ID"/>
    </w:rPr>
  </w:style>
  <w:style w:type="paragraph" w:customStyle="1" w:styleId="Affiliation">
    <w:name w:val="Affiliation"/>
    <w:rsid w:val="000C706D"/>
    <w:pPr>
      <w:jc w:val="center"/>
    </w:pPr>
    <w:rPr>
      <w:rFonts w:eastAsia="SimSun"/>
    </w:rPr>
  </w:style>
  <w:style w:type="character" w:customStyle="1" w:styleId="UnresolvedMention">
    <w:name w:val="Unresolved Mention"/>
    <w:uiPriority w:val="99"/>
    <w:semiHidden/>
    <w:unhideWhenUsed/>
    <w:rsid w:val="0085107D"/>
    <w:rPr>
      <w:color w:val="605E5C"/>
      <w:shd w:val="clear" w:color="auto" w:fill="E1DFDD"/>
    </w:rPr>
  </w:style>
  <w:style w:type="character" w:customStyle="1" w:styleId="ListParagraphChar">
    <w:name w:val="List Paragraph Char"/>
    <w:aliases w:val="Body of text Char,List Paragraph1 Char,Colorful List - Accent 11 Char,Body of text+1 Char,Body of text+2 Char,Body of text+3 Char,List Paragraph11 Char"/>
    <w:link w:val="ListParagraph"/>
    <w:uiPriority w:val="34"/>
    <w:locked/>
    <w:rsid w:val="00C97D05"/>
    <w:rPr>
      <w:rFonts w:ascii="Calibri" w:hAnsi="Calibri"/>
      <w:sz w:val="22"/>
      <w:lang w:val="id-ID" w:eastAsia="x-none"/>
    </w:rPr>
  </w:style>
  <w:style w:type="table" w:styleId="TableGrid">
    <w:name w:val="Table Grid"/>
    <w:basedOn w:val="TableNormal"/>
    <w:uiPriority w:val="39"/>
    <w:rsid w:val="00C97D05"/>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97D05"/>
    <w:pPr>
      <w:autoSpaceDE w:val="0"/>
      <w:autoSpaceDN w:val="0"/>
      <w:adjustRightInd w:val="0"/>
    </w:pPr>
    <w:rPr>
      <w:color w:val="000000"/>
      <w:sz w:val="24"/>
      <w:szCs w:val="24"/>
    </w:rPr>
  </w:style>
  <w:style w:type="paragraph" w:styleId="HTMLPreformatted">
    <w:name w:val="HTML Preformatted"/>
    <w:basedOn w:val="Normal"/>
    <w:link w:val="HTMLPreformattedChar"/>
    <w:uiPriority w:val="99"/>
    <w:semiHidden/>
    <w:unhideWhenUsed/>
    <w:rsid w:val="00BF6A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BF6AAE"/>
    <w:rPr>
      <w:rFonts w:ascii="Courier New" w:hAnsi="Courier New" w:cs="Courier New"/>
    </w:rPr>
  </w:style>
  <w:style w:type="paragraph" w:customStyle="1" w:styleId="IsiLevel1">
    <w:name w:val="Isi Level1"/>
    <w:basedOn w:val="Normal"/>
    <w:next w:val="Header"/>
    <w:autoRedefine/>
    <w:rsid w:val="000062F2"/>
    <w:pPr>
      <w:ind w:firstLine="720"/>
      <w:jc w:val="both"/>
    </w:pPr>
    <w:rPr>
      <w:rFonts w:eastAsia="SimSun"/>
      <w:color w:val="000000"/>
      <w:shd w:val="clear" w:color="auto" w:fill="FFFFFF"/>
      <w:lang w:val="sv-SE" w:eastAsia="zh-CN"/>
    </w:rPr>
  </w:style>
  <w:style w:type="paragraph" w:styleId="BodyText">
    <w:name w:val="Body Text"/>
    <w:basedOn w:val="Normal"/>
    <w:link w:val="BodyTextChar"/>
    <w:uiPriority w:val="99"/>
    <w:unhideWhenUsed/>
    <w:rsid w:val="002B5CA6"/>
    <w:pPr>
      <w:spacing w:after="120" w:line="276" w:lineRule="auto"/>
    </w:pPr>
    <w:rPr>
      <w:rFonts w:asciiTheme="minorHAnsi" w:hAnsiTheme="minorHAnsi"/>
      <w:sz w:val="22"/>
      <w:szCs w:val="22"/>
    </w:rPr>
  </w:style>
  <w:style w:type="character" w:customStyle="1" w:styleId="BodyTextChar">
    <w:name w:val="Body Text Char"/>
    <w:basedOn w:val="DefaultParagraphFont"/>
    <w:link w:val="BodyText"/>
    <w:uiPriority w:val="99"/>
    <w:rsid w:val="002B5CA6"/>
    <w:rPr>
      <w:rFonts w:ascii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CE315D-60BC-434E-B5C8-973CF8801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Pages>
  <Words>2940</Words>
  <Characters>1676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KHM HASYIM ASY’ARI: BAPAK SUNNI INDONESIA</vt:lpstr>
    </vt:vector>
  </TitlesOfParts>
  <Company>DAKWAH</Company>
  <LinksUpToDate>false</LinksUpToDate>
  <CharactersWithSpaces>1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HM HASYIM ASY’ARI: BAPAK SUNNI INDONESIA</dc:title>
  <dc:creator>Sokhi Huda</dc:creator>
  <cp:lastModifiedBy>Windows 10</cp:lastModifiedBy>
  <cp:revision>10</cp:revision>
  <cp:lastPrinted>2018-10-30T04:00:00Z</cp:lastPrinted>
  <dcterms:created xsi:type="dcterms:W3CDTF">2021-03-06T13:41:00Z</dcterms:created>
  <dcterms:modified xsi:type="dcterms:W3CDTF">2021-03-22T01:37:00Z</dcterms:modified>
</cp:coreProperties>
</file>